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21D4" w:rsidRPr="009F0EB6" w:rsidRDefault="009F0EB6" w:rsidP="00431BCC">
      <w:pPr>
        <w:tabs>
          <w:tab w:val="left" w:pos="709"/>
        </w:tabs>
        <w:jc w:val="center"/>
        <w:rPr>
          <w:b/>
        </w:rPr>
      </w:pPr>
      <w:r>
        <w:rPr>
          <w:b/>
        </w:rPr>
        <w:t>WORKSHOP INOVASI PEMBELAJARAN BAHASA INGGRIS BE</w:t>
      </w:r>
      <w:r>
        <w:rPr>
          <w:b/>
        </w:rPr>
        <w:t>R</w:t>
      </w:r>
      <w:r w:rsidR="00875DA6">
        <w:rPr>
          <w:b/>
        </w:rPr>
        <w:t xml:space="preserve">BASIS TEKNOLOGI AI UNTUK GURU </w:t>
      </w:r>
      <w:r>
        <w:rPr>
          <w:b/>
        </w:rPr>
        <w:t>S</w:t>
      </w:r>
      <w:r w:rsidR="00210E80">
        <w:rPr>
          <w:b/>
        </w:rPr>
        <w:t>D SWASTA ISLAMI ANNUR AIR JOMAN BARU</w:t>
      </w:r>
    </w:p>
    <w:p w:rsidR="00D56051" w:rsidRPr="00627B70" w:rsidRDefault="00D56051" w:rsidP="00D56051">
      <w:pPr>
        <w:tabs>
          <w:tab w:val="left" w:pos="709"/>
        </w:tabs>
        <w:jc w:val="center"/>
        <w:rPr>
          <w:b/>
          <w:color w:val="FF0000"/>
          <w:sz w:val="22"/>
          <w:szCs w:val="22"/>
        </w:rPr>
      </w:pPr>
    </w:p>
    <w:p w:rsidR="00D56051" w:rsidRPr="00627B70" w:rsidRDefault="00D56051" w:rsidP="00D56051">
      <w:pPr>
        <w:tabs>
          <w:tab w:val="left" w:pos="709"/>
        </w:tabs>
        <w:jc w:val="center"/>
        <w:rPr>
          <w:b/>
          <w:color w:val="FF0000"/>
          <w:sz w:val="22"/>
          <w:szCs w:val="22"/>
        </w:rPr>
      </w:pPr>
    </w:p>
    <w:p w:rsidR="00D56051" w:rsidRDefault="009F0EB6" w:rsidP="00D56051">
      <w:pPr>
        <w:tabs>
          <w:tab w:val="left" w:pos="709"/>
        </w:tabs>
        <w:jc w:val="center"/>
        <w:rPr>
          <w:b/>
          <w:sz w:val="22"/>
          <w:szCs w:val="22"/>
        </w:rPr>
      </w:pPr>
      <w:r>
        <w:rPr>
          <w:b/>
          <w:sz w:val="22"/>
          <w:szCs w:val="22"/>
        </w:rPr>
        <w:t>Cecep Maulana</w:t>
      </w:r>
      <w:r w:rsidR="003433C5" w:rsidRPr="00627B70">
        <w:rPr>
          <w:b/>
          <w:sz w:val="22"/>
          <w:szCs w:val="22"/>
          <w:vertAlign w:val="superscript"/>
          <w:lang w:val="id-ID"/>
        </w:rPr>
        <w:t>1</w:t>
      </w:r>
      <w:r w:rsidR="00431BCC">
        <w:rPr>
          <w:b/>
          <w:sz w:val="22"/>
          <w:szCs w:val="22"/>
          <w:vertAlign w:val="superscript"/>
        </w:rPr>
        <w:t>*</w:t>
      </w:r>
      <w:r>
        <w:rPr>
          <w:b/>
          <w:sz w:val="22"/>
          <w:szCs w:val="22"/>
          <w:lang w:val="id-ID"/>
        </w:rPr>
        <w:t>,</w:t>
      </w:r>
      <w:r>
        <w:rPr>
          <w:b/>
          <w:sz w:val="22"/>
          <w:szCs w:val="22"/>
        </w:rPr>
        <w:t xml:space="preserve"> Irianto</w:t>
      </w:r>
      <w:r w:rsidR="003433C5" w:rsidRPr="00627B70">
        <w:rPr>
          <w:b/>
          <w:sz w:val="22"/>
          <w:szCs w:val="22"/>
          <w:vertAlign w:val="superscript"/>
          <w:lang w:val="id-ID"/>
        </w:rPr>
        <w:t>2</w:t>
      </w:r>
      <w:r>
        <w:rPr>
          <w:b/>
          <w:sz w:val="22"/>
          <w:szCs w:val="22"/>
          <w:lang w:val="id-ID"/>
        </w:rPr>
        <w:t xml:space="preserve">, </w:t>
      </w:r>
      <w:r>
        <w:rPr>
          <w:b/>
          <w:sz w:val="22"/>
          <w:szCs w:val="22"/>
        </w:rPr>
        <w:t>Muhammad Amin</w:t>
      </w:r>
      <w:r w:rsidR="003433C5" w:rsidRPr="00627B70">
        <w:rPr>
          <w:b/>
          <w:sz w:val="22"/>
          <w:szCs w:val="22"/>
          <w:vertAlign w:val="superscript"/>
          <w:lang w:val="id-ID"/>
        </w:rPr>
        <w:t>3</w:t>
      </w:r>
      <w:r w:rsidR="00D56051" w:rsidRPr="00627B70">
        <w:rPr>
          <w:b/>
          <w:sz w:val="22"/>
          <w:szCs w:val="22"/>
          <w:lang w:val="id-ID"/>
        </w:rPr>
        <w:t xml:space="preserve"> </w:t>
      </w:r>
    </w:p>
    <w:p w:rsidR="003F0590" w:rsidRPr="003F0590" w:rsidRDefault="003F0590" w:rsidP="00D56051">
      <w:pPr>
        <w:tabs>
          <w:tab w:val="left" w:pos="709"/>
        </w:tabs>
        <w:jc w:val="center"/>
        <w:rPr>
          <w:b/>
          <w:sz w:val="22"/>
          <w:szCs w:val="22"/>
        </w:rPr>
      </w:pPr>
      <w:r w:rsidRPr="003F0590">
        <w:rPr>
          <w:b/>
          <w:sz w:val="22"/>
          <w:szCs w:val="22"/>
        </w:rPr>
        <w:t>Salsabila Wirjaya</w:t>
      </w:r>
      <w:r>
        <w:rPr>
          <w:b/>
          <w:sz w:val="22"/>
          <w:szCs w:val="22"/>
          <w:vertAlign w:val="superscript"/>
        </w:rPr>
        <w:t>4</w:t>
      </w:r>
    </w:p>
    <w:p w:rsidR="00D56051" w:rsidRPr="003F0590" w:rsidRDefault="003433C5" w:rsidP="00D56051">
      <w:pPr>
        <w:tabs>
          <w:tab w:val="left" w:pos="709"/>
        </w:tabs>
        <w:jc w:val="center"/>
        <w:rPr>
          <w:sz w:val="22"/>
          <w:szCs w:val="22"/>
        </w:rPr>
      </w:pPr>
      <w:r w:rsidRPr="00627B70">
        <w:rPr>
          <w:sz w:val="22"/>
          <w:szCs w:val="22"/>
          <w:vertAlign w:val="superscript"/>
          <w:lang w:val="id-ID"/>
        </w:rPr>
        <w:t>1</w:t>
      </w:r>
      <w:r w:rsidR="006C68A9" w:rsidRPr="00627B70">
        <w:rPr>
          <w:sz w:val="22"/>
          <w:szCs w:val="22"/>
          <w:vertAlign w:val="superscript"/>
          <w:lang w:val="id-ID"/>
        </w:rPr>
        <w:t>,2</w:t>
      </w:r>
      <w:r w:rsidR="003F0590">
        <w:rPr>
          <w:sz w:val="22"/>
          <w:szCs w:val="22"/>
          <w:vertAlign w:val="superscript"/>
        </w:rPr>
        <w:t>,3,4</w:t>
      </w:r>
      <w:r w:rsidR="003F0590" w:rsidRPr="003F0590">
        <w:rPr>
          <w:sz w:val="22"/>
          <w:szCs w:val="22"/>
          <w:lang w:val="id-ID"/>
        </w:rPr>
        <w:t xml:space="preserve">Program Studi Sistem </w:t>
      </w:r>
      <w:r w:rsidR="003F0590">
        <w:rPr>
          <w:sz w:val="22"/>
          <w:szCs w:val="22"/>
          <w:lang w:val="id-ID"/>
        </w:rPr>
        <w:t>Informasi, Universitas</w:t>
      </w:r>
      <w:r w:rsidR="003F0590">
        <w:rPr>
          <w:sz w:val="22"/>
          <w:szCs w:val="22"/>
        </w:rPr>
        <w:t xml:space="preserve"> Royal</w:t>
      </w:r>
    </w:p>
    <w:p w:rsidR="00D56051" w:rsidRPr="006469D0" w:rsidRDefault="00FB50DC" w:rsidP="006469D0">
      <w:pPr>
        <w:tabs>
          <w:tab w:val="left" w:pos="709"/>
        </w:tabs>
        <w:jc w:val="center"/>
        <w:rPr>
          <w:sz w:val="22"/>
          <w:szCs w:val="22"/>
        </w:rPr>
      </w:pPr>
      <w:r w:rsidRPr="00627B70">
        <w:rPr>
          <w:i/>
          <w:sz w:val="22"/>
          <w:szCs w:val="22"/>
          <w:lang w:val="id-ID"/>
        </w:rPr>
        <w:t>e</w:t>
      </w:r>
      <w:r w:rsidR="006C68A9" w:rsidRPr="00627B70">
        <w:rPr>
          <w:i/>
          <w:sz w:val="22"/>
          <w:szCs w:val="22"/>
          <w:lang w:val="id-ID"/>
        </w:rPr>
        <w:t>mail</w:t>
      </w:r>
      <w:r w:rsidR="003F0590">
        <w:rPr>
          <w:sz w:val="22"/>
          <w:szCs w:val="22"/>
          <w:lang w:val="id-ID"/>
        </w:rPr>
        <w:t xml:space="preserve">: </w:t>
      </w:r>
      <w:r w:rsidR="003F0590">
        <w:rPr>
          <w:sz w:val="22"/>
          <w:szCs w:val="22"/>
        </w:rPr>
        <w:t>cecep.maulana1977@gmail.com</w:t>
      </w:r>
      <w:r w:rsidR="00D56051" w:rsidRPr="00627B70">
        <w:rPr>
          <w:i/>
          <w:sz w:val="22"/>
          <w:szCs w:val="22"/>
          <w:lang w:val="id-ID"/>
        </w:rPr>
        <w:t xml:space="preserve"> </w:t>
      </w:r>
    </w:p>
    <w:p w:rsidR="00D56051" w:rsidRPr="00627B70" w:rsidRDefault="00D56051" w:rsidP="00D56051">
      <w:pPr>
        <w:tabs>
          <w:tab w:val="left" w:pos="709"/>
        </w:tabs>
        <w:jc w:val="center"/>
        <w:rPr>
          <w:color w:val="FF0000"/>
          <w:sz w:val="22"/>
          <w:szCs w:val="22"/>
        </w:rPr>
      </w:pPr>
    </w:p>
    <w:p w:rsidR="006469D0" w:rsidRDefault="00431BCC" w:rsidP="006469D0">
      <w:pPr>
        <w:jc w:val="both"/>
        <w:rPr>
          <w:sz w:val="22"/>
          <w:szCs w:val="22"/>
        </w:rPr>
      </w:pPr>
      <w:r w:rsidRPr="00627B70">
        <w:rPr>
          <w:rStyle w:val="hps"/>
          <w:b/>
          <w:sz w:val="22"/>
          <w:szCs w:val="22"/>
          <w:lang w:val="en"/>
        </w:rPr>
        <w:t>Abstract:</w:t>
      </w:r>
      <w:r w:rsidR="006469D0">
        <w:rPr>
          <w:rStyle w:val="hps"/>
          <w:sz w:val="22"/>
          <w:szCs w:val="22"/>
          <w:lang w:val="en"/>
        </w:rPr>
        <w:t xml:space="preserve"> </w:t>
      </w:r>
      <w:r w:rsidR="006469D0" w:rsidRPr="006469D0">
        <w:rPr>
          <w:sz w:val="22"/>
          <w:szCs w:val="22"/>
        </w:rPr>
        <w:t>The Workshop on AI-Based English Language Learning Innovation for Teachers at SD Swasta Islami Annur Air Joman Baru aims to enhance teachers' comp</w:t>
      </w:r>
      <w:r w:rsidR="006469D0" w:rsidRPr="006469D0">
        <w:rPr>
          <w:sz w:val="22"/>
          <w:szCs w:val="22"/>
        </w:rPr>
        <w:t>e</w:t>
      </w:r>
      <w:r w:rsidR="006469D0" w:rsidRPr="006469D0">
        <w:rPr>
          <w:sz w:val="22"/>
          <w:szCs w:val="22"/>
        </w:rPr>
        <w:t>tencies in integrating Artificial Intelligence (AI) technology into English language teac</w:t>
      </w:r>
      <w:r w:rsidR="006469D0" w:rsidRPr="006469D0">
        <w:rPr>
          <w:sz w:val="22"/>
          <w:szCs w:val="22"/>
        </w:rPr>
        <w:t>h</w:t>
      </w:r>
      <w:r w:rsidR="006469D0" w:rsidRPr="006469D0">
        <w:rPr>
          <w:sz w:val="22"/>
          <w:szCs w:val="22"/>
        </w:rPr>
        <w:t>ing practices. This activity began with a needs assessment survey to understand the cha</w:t>
      </w:r>
      <w:r w:rsidR="006469D0" w:rsidRPr="006469D0">
        <w:rPr>
          <w:sz w:val="22"/>
          <w:szCs w:val="22"/>
        </w:rPr>
        <w:t>l</w:t>
      </w:r>
      <w:r w:rsidR="006469D0" w:rsidRPr="006469D0">
        <w:rPr>
          <w:sz w:val="22"/>
          <w:szCs w:val="22"/>
        </w:rPr>
        <w:t>lenges faced by teachers in utilizing technology. The implementation methods included interactive training sessions, demonstrations of AI-based applications such as learning chatbots, and direct assistance in designing technology-based les</w:t>
      </w:r>
      <w:r w:rsidR="006469D0">
        <w:rPr>
          <w:sz w:val="22"/>
          <w:szCs w:val="22"/>
        </w:rPr>
        <w:t>son plans.</w:t>
      </w:r>
      <w:r w:rsidR="006469D0" w:rsidRPr="006469D0">
        <w:rPr>
          <w:sz w:val="22"/>
          <w:szCs w:val="22"/>
        </w:rPr>
        <w:t>The workshop results showed a significant improvement in teachers' understanding and skills related to the use of AI to create more dynamic, student-centered learning environments. Teachers became more confident in exploring innovative teaching methods that enhance student motivation and participation. Additionally, the use of AI applications proved effective in supporting personalized learning an</w:t>
      </w:r>
      <w:r w:rsidR="006469D0">
        <w:rPr>
          <w:sz w:val="22"/>
          <w:szCs w:val="22"/>
        </w:rPr>
        <w:t xml:space="preserve">d providing real-time feedback. </w:t>
      </w:r>
      <w:r w:rsidR="006469D0" w:rsidRPr="006469D0">
        <w:rPr>
          <w:sz w:val="22"/>
          <w:szCs w:val="22"/>
        </w:rPr>
        <w:t>This workshop not only had a positive impact on teachers' professional development but also contributed to the transformation of learning in the digital era. It is expected that this training model can be adapted to other educational environments to support the sustainable integration of technology.</w:t>
      </w:r>
    </w:p>
    <w:p w:rsidR="00E81E96" w:rsidRPr="00627B70" w:rsidRDefault="00E81E96" w:rsidP="00E81E96">
      <w:pPr>
        <w:jc w:val="both"/>
        <w:rPr>
          <w:rStyle w:val="hps"/>
          <w:b/>
          <w:sz w:val="22"/>
          <w:szCs w:val="22"/>
          <w:lang w:val="en"/>
        </w:rPr>
      </w:pPr>
    </w:p>
    <w:p w:rsidR="00431BCC" w:rsidRPr="00875DA6" w:rsidRDefault="00431BCC" w:rsidP="00431BCC">
      <w:pPr>
        <w:jc w:val="both"/>
        <w:rPr>
          <w:sz w:val="22"/>
          <w:szCs w:val="22"/>
        </w:rPr>
      </w:pPr>
      <w:r w:rsidRPr="00627B70">
        <w:rPr>
          <w:rStyle w:val="hps"/>
          <w:b/>
          <w:sz w:val="22"/>
          <w:szCs w:val="22"/>
          <w:lang w:val="en"/>
        </w:rPr>
        <w:t>Keyword</w:t>
      </w:r>
      <w:r w:rsidRPr="00627B70">
        <w:rPr>
          <w:b/>
          <w:sz w:val="22"/>
          <w:szCs w:val="22"/>
          <w:lang w:val="id-ID"/>
        </w:rPr>
        <w:t>s:</w:t>
      </w:r>
      <w:r w:rsidR="00BE1D82" w:rsidRPr="00BE1D82">
        <w:t xml:space="preserve"> </w:t>
      </w:r>
      <w:r w:rsidR="006469D0" w:rsidRPr="006469D0">
        <w:rPr>
          <w:sz w:val="22"/>
          <w:szCs w:val="22"/>
        </w:rPr>
        <w:t>Artificial Intelli</w:t>
      </w:r>
      <w:r w:rsidR="006469D0">
        <w:rPr>
          <w:sz w:val="22"/>
          <w:szCs w:val="22"/>
        </w:rPr>
        <w:t xml:space="preserve">gence; </w:t>
      </w:r>
      <w:r w:rsidR="006469D0" w:rsidRPr="006469D0">
        <w:rPr>
          <w:sz w:val="22"/>
          <w:szCs w:val="22"/>
        </w:rPr>
        <w:t>English Language Learn</w:t>
      </w:r>
      <w:r w:rsidR="006469D0">
        <w:rPr>
          <w:sz w:val="22"/>
          <w:szCs w:val="22"/>
        </w:rPr>
        <w:t xml:space="preserve">ing; </w:t>
      </w:r>
      <w:r w:rsidR="006469D0" w:rsidRPr="006469D0">
        <w:rPr>
          <w:sz w:val="22"/>
          <w:szCs w:val="22"/>
        </w:rPr>
        <w:t>Educational Innova</w:t>
      </w:r>
      <w:r w:rsidR="006469D0">
        <w:rPr>
          <w:sz w:val="22"/>
          <w:szCs w:val="22"/>
        </w:rPr>
        <w:t xml:space="preserve">tion; </w:t>
      </w:r>
      <w:r w:rsidR="006469D0" w:rsidRPr="006469D0">
        <w:rPr>
          <w:sz w:val="22"/>
          <w:szCs w:val="22"/>
        </w:rPr>
        <w:t xml:space="preserve"> Primary School Teach</w:t>
      </w:r>
      <w:r w:rsidR="006469D0">
        <w:rPr>
          <w:sz w:val="22"/>
          <w:szCs w:val="22"/>
        </w:rPr>
        <w:t xml:space="preserve">ers; </w:t>
      </w:r>
      <w:r w:rsidR="006469D0" w:rsidRPr="006469D0">
        <w:rPr>
          <w:sz w:val="22"/>
          <w:szCs w:val="22"/>
        </w:rPr>
        <w:t>AI Technology.</w:t>
      </w:r>
    </w:p>
    <w:p w:rsidR="00431BCC" w:rsidRPr="00627B70" w:rsidRDefault="00431BCC" w:rsidP="006469D0">
      <w:pPr>
        <w:tabs>
          <w:tab w:val="left" w:pos="709"/>
        </w:tabs>
        <w:rPr>
          <w:sz w:val="22"/>
          <w:szCs w:val="22"/>
        </w:rPr>
      </w:pPr>
    </w:p>
    <w:p w:rsidR="00BE1D82" w:rsidRPr="00627B70" w:rsidRDefault="00431BCC" w:rsidP="006469D0">
      <w:pPr>
        <w:jc w:val="both"/>
        <w:rPr>
          <w:sz w:val="22"/>
          <w:szCs w:val="22"/>
          <w:lang w:val="en-GB"/>
        </w:rPr>
      </w:pPr>
      <w:r w:rsidRPr="00627B70">
        <w:rPr>
          <w:b/>
          <w:sz w:val="22"/>
          <w:szCs w:val="22"/>
        </w:rPr>
        <w:t>Abstrak:</w:t>
      </w:r>
      <w:r w:rsidRPr="00627B70">
        <w:rPr>
          <w:sz w:val="22"/>
          <w:szCs w:val="22"/>
        </w:rPr>
        <w:t xml:space="preserve"> </w:t>
      </w:r>
      <w:r w:rsidR="006469D0" w:rsidRPr="006469D0">
        <w:rPr>
          <w:sz w:val="22"/>
          <w:szCs w:val="22"/>
          <w:lang w:val="en-GB"/>
        </w:rPr>
        <w:t>Workshop Inovasi Pembelajaran Bahasa Inggris Berbasis Teknologi AI untuk Guru SD Swasta Islami Annur Air Joman Baru bertujuan untuk meningkatkan kompete</w:t>
      </w:r>
      <w:r w:rsidR="006469D0" w:rsidRPr="006469D0">
        <w:rPr>
          <w:sz w:val="22"/>
          <w:szCs w:val="22"/>
          <w:lang w:val="en-GB"/>
        </w:rPr>
        <w:t>n</w:t>
      </w:r>
      <w:r w:rsidR="006469D0" w:rsidRPr="006469D0">
        <w:rPr>
          <w:sz w:val="22"/>
          <w:szCs w:val="22"/>
          <w:lang w:val="en-GB"/>
        </w:rPr>
        <w:t>si guru dalam mengintegrasikan teknologi kecerdasan buatan (AI) ke dalam praktik pengajaran bahasa Inggris. Kegiatan ini diawali dengan survei kebutuhan untuk m</w:t>
      </w:r>
      <w:r w:rsidR="006469D0" w:rsidRPr="006469D0">
        <w:rPr>
          <w:sz w:val="22"/>
          <w:szCs w:val="22"/>
          <w:lang w:val="en-GB"/>
        </w:rPr>
        <w:t>e</w:t>
      </w:r>
      <w:r w:rsidR="006469D0" w:rsidRPr="006469D0">
        <w:rPr>
          <w:sz w:val="22"/>
          <w:szCs w:val="22"/>
          <w:lang w:val="en-GB"/>
        </w:rPr>
        <w:t>mahami tantangan yang dihadapi para guru dalam penggunaan teknologi. Metode pelaksanaan mencakup sesi pelatihan interaktif, demonstrasi aplikasi berbasis AI seperti learning chatbot, serta pendampingan langsung dalam merancang rencana p</w:t>
      </w:r>
      <w:r w:rsidR="006469D0">
        <w:rPr>
          <w:sz w:val="22"/>
          <w:szCs w:val="22"/>
          <w:lang w:val="en-GB"/>
        </w:rPr>
        <w:t xml:space="preserve">embelajaran berbasis teknologi. </w:t>
      </w:r>
      <w:r w:rsidR="006469D0" w:rsidRPr="006469D0">
        <w:rPr>
          <w:sz w:val="22"/>
          <w:szCs w:val="22"/>
          <w:lang w:val="en-GB"/>
        </w:rPr>
        <w:t>Hasil workshop menunjukkan peningkatan signifikan dalam pem</w:t>
      </w:r>
      <w:r w:rsidR="006469D0" w:rsidRPr="006469D0">
        <w:rPr>
          <w:sz w:val="22"/>
          <w:szCs w:val="22"/>
          <w:lang w:val="en-GB"/>
        </w:rPr>
        <w:t>a</w:t>
      </w:r>
      <w:r w:rsidR="006469D0" w:rsidRPr="006469D0">
        <w:rPr>
          <w:sz w:val="22"/>
          <w:szCs w:val="22"/>
          <w:lang w:val="en-GB"/>
        </w:rPr>
        <w:t>haman dan keterampilan guru terkait penggunaan AI untuk menciptakan lingkungan bel</w:t>
      </w:r>
      <w:r w:rsidR="006469D0" w:rsidRPr="006469D0">
        <w:rPr>
          <w:sz w:val="22"/>
          <w:szCs w:val="22"/>
          <w:lang w:val="en-GB"/>
        </w:rPr>
        <w:t>a</w:t>
      </w:r>
      <w:r w:rsidR="006469D0" w:rsidRPr="006469D0">
        <w:rPr>
          <w:sz w:val="22"/>
          <w:szCs w:val="22"/>
          <w:lang w:val="en-GB"/>
        </w:rPr>
        <w:t>jar yang lebih dinamis dan berpusat pada siswa. Guru menjadi lebih percaya diri dalam mengeksplorasi metode pengajaran inovatif yang meningkatkan motivasi dan partisipasi siswa. Selain itu, penggunaan aplikasi AI terbukti efektif dalam mendukung personalisasi pembelajaran dan me</w:t>
      </w:r>
      <w:r w:rsidR="006469D0">
        <w:rPr>
          <w:sz w:val="22"/>
          <w:szCs w:val="22"/>
          <w:lang w:val="en-GB"/>
        </w:rPr>
        <w:t xml:space="preserve">mberikan umpan balik real-time. </w:t>
      </w:r>
      <w:r w:rsidR="006469D0" w:rsidRPr="006469D0">
        <w:rPr>
          <w:sz w:val="22"/>
          <w:szCs w:val="22"/>
          <w:lang w:val="en-GB"/>
        </w:rPr>
        <w:t>Workshop ini tidak hanya me</w:t>
      </w:r>
      <w:r w:rsidR="006469D0" w:rsidRPr="006469D0">
        <w:rPr>
          <w:sz w:val="22"/>
          <w:szCs w:val="22"/>
          <w:lang w:val="en-GB"/>
        </w:rPr>
        <w:t>m</w:t>
      </w:r>
      <w:r w:rsidR="006469D0" w:rsidRPr="006469D0">
        <w:rPr>
          <w:sz w:val="22"/>
          <w:szCs w:val="22"/>
          <w:lang w:val="en-GB"/>
        </w:rPr>
        <w:t>berikan dampak positif bagi pengembangan profesional guru, tetapi juga berkontribusi pada transformasi pembelajaran di era digital. Diharapkan model pelatihan ini dapat d</w:t>
      </w:r>
      <w:r w:rsidR="006469D0" w:rsidRPr="006469D0">
        <w:rPr>
          <w:sz w:val="22"/>
          <w:szCs w:val="22"/>
          <w:lang w:val="en-GB"/>
        </w:rPr>
        <w:t>i</w:t>
      </w:r>
      <w:r w:rsidR="006469D0" w:rsidRPr="006469D0">
        <w:rPr>
          <w:sz w:val="22"/>
          <w:szCs w:val="22"/>
          <w:lang w:val="en-GB"/>
        </w:rPr>
        <w:t>adaptasi di lingkungan pendidikan lainnya untuk mendukung integrasi teknologi secara berkelanjutan.</w:t>
      </w:r>
    </w:p>
    <w:p w:rsidR="006469D0" w:rsidRDefault="006469D0" w:rsidP="00BE1D82">
      <w:pPr>
        <w:rPr>
          <w:b/>
          <w:sz w:val="22"/>
          <w:szCs w:val="22"/>
        </w:rPr>
      </w:pPr>
    </w:p>
    <w:p w:rsidR="000479C0" w:rsidRPr="00EB4C0F" w:rsidRDefault="00431BCC" w:rsidP="006469D0">
      <w:pPr>
        <w:rPr>
          <w:sz w:val="22"/>
          <w:szCs w:val="22"/>
        </w:rPr>
        <w:sectPr w:rsidR="000479C0" w:rsidRPr="00EB4C0F" w:rsidSect="00D56051">
          <w:type w:val="continuous"/>
          <w:pgSz w:w="11907" w:h="16839" w:code="9"/>
          <w:pgMar w:top="1701" w:right="1701" w:bottom="2268" w:left="2268" w:header="720" w:footer="720" w:gutter="0"/>
          <w:pgNumType w:start="401"/>
          <w:cols w:space="454"/>
          <w:docGrid w:linePitch="360"/>
        </w:sectPr>
      </w:pPr>
      <w:r w:rsidRPr="00627B70">
        <w:rPr>
          <w:b/>
          <w:sz w:val="22"/>
          <w:szCs w:val="22"/>
        </w:rPr>
        <w:t>Kata kunci:</w:t>
      </w:r>
      <w:r w:rsidRPr="00627B70">
        <w:rPr>
          <w:sz w:val="22"/>
          <w:szCs w:val="22"/>
        </w:rPr>
        <w:t xml:space="preserve"> </w:t>
      </w:r>
      <w:r w:rsidR="006469D0" w:rsidRPr="006469D0">
        <w:rPr>
          <w:sz w:val="22"/>
          <w:szCs w:val="22"/>
        </w:rPr>
        <w:t>Kecerdasan Bu</w:t>
      </w:r>
      <w:r w:rsidR="006469D0">
        <w:rPr>
          <w:sz w:val="22"/>
          <w:szCs w:val="22"/>
        </w:rPr>
        <w:t xml:space="preserve">atan; </w:t>
      </w:r>
      <w:r w:rsidR="006469D0" w:rsidRPr="006469D0">
        <w:rPr>
          <w:sz w:val="22"/>
          <w:szCs w:val="22"/>
        </w:rPr>
        <w:t>Pembelajaran Baha</w:t>
      </w:r>
      <w:r w:rsidR="006469D0">
        <w:rPr>
          <w:sz w:val="22"/>
          <w:szCs w:val="22"/>
        </w:rPr>
        <w:t xml:space="preserve">sa Inggris; </w:t>
      </w:r>
      <w:r w:rsidR="006469D0" w:rsidRPr="006469D0">
        <w:rPr>
          <w:sz w:val="22"/>
          <w:szCs w:val="22"/>
        </w:rPr>
        <w:t>Inovasi Pendidi</w:t>
      </w:r>
      <w:r w:rsidR="006469D0">
        <w:rPr>
          <w:sz w:val="22"/>
          <w:szCs w:val="22"/>
        </w:rPr>
        <w:t xml:space="preserve">kan; </w:t>
      </w:r>
      <w:r w:rsidR="006469D0" w:rsidRPr="006469D0">
        <w:rPr>
          <w:sz w:val="22"/>
          <w:szCs w:val="22"/>
        </w:rPr>
        <w:t>Guru Sekolah Da</w:t>
      </w:r>
      <w:r w:rsidR="006469D0">
        <w:rPr>
          <w:sz w:val="22"/>
          <w:szCs w:val="22"/>
        </w:rPr>
        <w:t xml:space="preserve">sar; </w:t>
      </w:r>
      <w:r w:rsidR="006469D0" w:rsidRPr="006469D0">
        <w:rPr>
          <w:sz w:val="22"/>
          <w:szCs w:val="22"/>
        </w:rPr>
        <w:t>Teknologi AI.</w:t>
      </w:r>
    </w:p>
    <w:p w:rsidR="00431BCC" w:rsidRDefault="001A467C" w:rsidP="00B55750">
      <w:pPr>
        <w:autoSpaceDE w:val="0"/>
        <w:autoSpaceDN w:val="0"/>
        <w:adjustRightInd w:val="0"/>
        <w:jc w:val="both"/>
        <w:rPr>
          <w:b/>
        </w:rPr>
      </w:pPr>
      <w:r w:rsidRPr="002E36A8">
        <w:rPr>
          <w:b/>
          <w:lang w:val="id-ID"/>
        </w:rPr>
        <w:lastRenderedPageBreak/>
        <w:t>PENDA</w:t>
      </w:r>
      <w:r w:rsidR="00070849" w:rsidRPr="002E36A8">
        <w:rPr>
          <w:b/>
          <w:lang w:val="id-ID"/>
        </w:rPr>
        <w:t>H</w:t>
      </w:r>
      <w:r w:rsidRPr="002E36A8">
        <w:rPr>
          <w:b/>
          <w:lang w:val="id-ID"/>
        </w:rPr>
        <w:t>ULUAN</w:t>
      </w:r>
    </w:p>
    <w:p w:rsidR="00B55750" w:rsidRPr="00B55750" w:rsidRDefault="00B55750" w:rsidP="00B55750">
      <w:pPr>
        <w:autoSpaceDE w:val="0"/>
        <w:autoSpaceDN w:val="0"/>
        <w:adjustRightInd w:val="0"/>
        <w:jc w:val="both"/>
        <w:rPr>
          <w:b/>
        </w:rPr>
      </w:pPr>
    </w:p>
    <w:p w:rsidR="00B370D2" w:rsidRPr="009A63DF" w:rsidRDefault="009A63DF" w:rsidP="00B370D2">
      <w:pPr>
        <w:widowControl w:val="0"/>
        <w:ind w:firstLine="709"/>
        <w:jc w:val="both"/>
      </w:pPr>
      <w:r w:rsidRPr="009A63DF">
        <w:t>D</w:t>
      </w:r>
      <w:r w:rsidR="00B370D2" w:rsidRPr="009A63DF">
        <w:t xml:space="preserve">unia </w:t>
      </w:r>
      <w:r w:rsidRPr="009A63DF">
        <w:t xml:space="preserve">pendidikan </w:t>
      </w:r>
      <w:r w:rsidR="004F66F0">
        <w:t xml:space="preserve">sangat </w:t>
      </w:r>
      <w:r w:rsidR="00B370D2" w:rsidRPr="009A63DF">
        <w:t>berkembang pesat pada saat ini, int</w:t>
      </w:r>
      <w:r w:rsidR="00B370D2" w:rsidRPr="009A63DF">
        <w:t>e</w:t>
      </w:r>
      <w:r w:rsidR="00B370D2" w:rsidRPr="009A63DF">
        <w:t>grasi teknologi telah menjadi faktor krusial dalam meningkatkan hasil belajar. Salah satu teknologi yang pa</w:t>
      </w:r>
      <w:r w:rsidR="00B370D2" w:rsidRPr="009A63DF">
        <w:t>l</w:t>
      </w:r>
      <w:r w:rsidR="00B370D2" w:rsidRPr="009A63DF">
        <w:t>ing transformatif dalam beberapa t</w:t>
      </w:r>
      <w:r w:rsidR="00B370D2" w:rsidRPr="009A63DF">
        <w:t>a</w:t>
      </w:r>
      <w:r w:rsidR="00B370D2" w:rsidRPr="009A63DF">
        <w:t>hun terakhir adalah kecerdasan buatan (Artificial Intelligence atau AI), yang menawarkan solusi inovatif untuk meningkatkan metode pe</w:t>
      </w:r>
      <w:r w:rsidR="00D402BD">
        <w:t xml:space="preserve">ngajaran dan keterlibatan siswa </w:t>
      </w:r>
      <w:r w:rsidR="00D402BD">
        <w:fldChar w:fldCharType="begin" w:fldLock="1"/>
      </w:r>
      <w:r w:rsidR="00D402BD">
        <w:instrText>ADDIN CSL_CITATION {"citationItems":[{"id":"ITEM-1","itemData":{"DOI":"10.47709/digitech.v4i1.4512","abstract":"Penggunaan Kecerdasan Buatan (Artificial Intelligence/AI) dalam pendidikan merupakan bidang yang kompleks dan terus berkembang pesat. Perkembangan ini membawa potensi besar untuk mentransformasi proses belajar-mengajar, namun juga menimbulkan berbagai tantangan etis dan praktis yang perlu diatasi. Implementasi AI dalam pendidikan membutuhkan pertimbangan yang cermat dan menyeluruh terhadap berbagai aspek kritis, termasuk privasi data peserta didik, keadilan dan inklusivitas dalam akses serta penggunaan teknologi, transparansi algoritma dan pengambilan keputusan, tingkat dan bentuk kontrol manusia yang tepat, aksesibilitas bagi semua kelompok peserta didik termasuk mereka dengan kebutuhan khusus, serta potensi dampak jangka panjang terhadap perkembangan kognitif, sosial, dan emosional peserta didik. Mengingat kompleksitas isu-isu tersebut, pendekatan etis terhadap integrasi AI dalam pendidikan harus melibatkan dialog berkelanjutan dan kolaborasi erat antara berbagai pemangku kepentingan. Hal ini mencakup pendidik di berbagai tingkatan, pengembang teknologi AI, pembuat kebijakan pendidikan, siswa sebagai pengguna utama, serta masyarakat luas yang memiliki kepentingan dalam sistem pendidikan. Tujuan utama dari dialog dan kolaborasi ini adalah untuk memastikan bahwa teknologi AI diimplementasikan dan digunakan dengan cara yang tidak hanya bermanfaat dari segi edukasi, tetapi juga adil, etis, dan menghormati hak-hak serta kepentingan semua pihak yang terlibat. Penelitian ini mengadopsi pendekatan kualitatif untuk mengeksplorasi secara mendalam berbagai aspek penggunaan AI dalam pendidikan. Tujuan utama dari penelitian ini adalah untuk mengidentifikasi dan menganalisis manfaat potensial dari integrasi kecerdasan buatan dalam bidang pendidikan.","author":[{"dropping-particle":"","family":"B","given":"Isdayani","non-dropping-particle":"","parse-names":false,"suffix":""},{"dropping-particle":"","family":"Thamrin","given":"Andi Nurlinda","non-dropping-particle":"","parse-names":false,"suffix":""},{"dropping-particle":"","family":"Milani","given":"Agus","non-dropping-particle":"","parse-names":false,"suffix":""}],"container-title":"Digital Transformation Technology","id":"ITEM-1","issue":"1","issued":{"date-parts":[["2024"]]},"page":"714-723","title":"Implementasi Etika Penggunaan Kecerdasan Buatan (AI) dalam Sistem Pendidikan dan Analisis Pembelajaran di Indonesia","type":"article-journal","volume":"4"},"uris":["http://www.mendeley.com/documents/?uuid=198d8648-71d9-4bbd-aa5f-f05e7a6f2798"]}],"mendeley":{"formattedCitation":"(B et al., 2024)","plainTextFormattedCitation":"(B et al., 2024)","previouslyFormattedCitation":"(B et al., 2024)"},"properties":{"noteIndex":0},"schema":"https://github.com/citation-style-language/schema/raw/master/csl-citation.json"}</w:instrText>
      </w:r>
      <w:r w:rsidR="00D402BD">
        <w:fldChar w:fldCharType="separate"/>
      </w:r>
      <w:r w:rsidR="00D402BD" w:rsidRPr="00D402BD">
        <w:rPr>
          <w:noProof/>
        </w:rPr>
        <w:t>(B et al., 2024)</w:t>
      </w:r>
      <w:r w:rsidR="00D402BD">
        <w:fldChar w:fldCharType="end"/>
      </w:r>
      <w:r w:rsidR="00B370D2" w:rsidRPr="009A63DF">
        <w:t xml:space="preserve"> Penerapan AI dalam pendidikan tidak terbatas pada institusi pendidikan tinggi saja, tetapi juga dapat me</w:t>
      </w:r>
      <w:r w:rsidR="00B370D2" w:rsidRPr="009A63DF">
        <w:t>m</w:t>
      </w:r>
      <w:r w:rsidR="00B370D2" w:rsidRPr="009A63DF">
        <w:t>berikan manfaat signifikan bagi pe</w:t>
      </w:r>
      <w:r w:rsidR="00B370D2" w:rsidRPr="009A63DF">
        <w:t>n</w:t>
      </w:r>
      <w:r w:rsidR="00B370D2" w:rsidRPr="009A63DF">
        <w:t xml:space="preserve">didikan dasar, di mana keterampilan dasar berbahasa mulai dikembangkan. </w:t>
      </w:r>
      <w:r w:rsidR="006E52D9">
        <w:t xml:space="preserve">Hal ini mendorong tim pengabdiadian kepada masyarakat Universitas Royal untuk memberikan </w:t>
      </w:r>
      <w:r w:rsidR="00B370D2" w:rsidRPr="009A63DF">
        <w:t>potensi ini, "Wor</w:t>
      </w:r>
      <w:r w:rsidR="00B370D2" w:rsidRPr="009A63DF">
        <w:t>k</w:t>
      </w:r>
      <w:r w:rsidR="00B370D2" w:rsidRPr="009A63DF">
        <w:t>shop Inovasi Pembelajaran Bahasa Inggris Berbasis Teknologi AI untuk Guru SD Swasta Islami Annur Air Joman Baru" bertujuan untuk me</w:t>
      </w:r>
      <w:r w:rsidR="00B370D2" w:rsidRPr="009A63DF">
        <w:t>n</w:t>
      </w:r>
      <w:r w:rsidR="00B370D2" w:rsidRPr="009A63DF">
        <w:t>jembatani kesenjangan antara pe</w:t>
      </w:r>
      <w:r w:rsidR="00B370D2" w:rsidRPr="009A63DF">
        <w:t>n</w:t>
      </w:r>
      <w:r w:rsidR="00B370D2" w:rsidRPr="009A63DF">
        <w:t>dekatan pengajaran tradisiona</w:t>
      </w:r>
      <w:r w:rsidR="00D402BD">
        <w:t>l dan kemajuan teknologi modern sesuai dengan peran teknologi dalam tran</w:t>
      </w:r>
      <w:r w:rsidR="00D402BD">
        <w:t>s</w:t>
      </w:r>
      <w:r w:rsidR="00D402BD">
        <w:t xml:space="preserve">formasi pendidikan di Indonesia </w:t>
      </w:r>
      <w:r w:rsidR="00D402BD">
        <w:fldChar w:fldCharType="begin" w:fldLock="1"/>
      </w:r>
      <w:r w:rsidR="00CA5136">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yman","given":"Oliver","non-dropping-particle":"","parse-names":false,"suffix":""},{"dropping-particle":"","family":"Wang","given":"Claudia","non-dropping-particle":"","parse-names":false,"suffix":""},{"dropping-particle":"","family":"Zhang","given":"Monique","non-dropping-particle":"","parse-names":false,"suffix":""},{"dropping-particle":"","family":"Sesunan","given":"Ali","non-dropping-particle":"","parse-names":false,"suffix":""},{"dropping-particle":"","family":"Yolanda","given":"Laurencia","non-dropping-particle":"","parse-names":false,"suffix":""}],"container-title":"Kemdikbud","id":"ITEM-1","issue":"2","issued":{"date-parts":[["2023"]]},"page":"1-88","title":"Peran Teknologi dalam Transformasi Pendidikan di Indonesia","type":"article-journal","volume":"4"},"uris":["http://www.mendeley.com/documents/?uuid=b97c5ba7-b033-43bf-8959-e2dc4dce8d10"]}],"mendeley":{"formattedCitation":"(Wyman et al., 2023)","plainTextFormattedCitation":"(Wyman et al., 2023)","previouslyFormattedCitation":"(Wyman et al., 2023)"},"properties":{"noteIndex":0},"schema":"https://github.com/citation-style-language/schema/raw/master/csl-citation.json"}</w:instrText>
      </w:r>
      <w:r w:rsidR="00D402BD">
        <w:fldChar w:fldCharType="separate"/>
      </w:r>
      <w:r w:rsidR="00D402BD" w:rsidRPr="00D402BD">
        <w:rPr>
          <w:noProof/>
        </w:rPr>
        <w:t>(Wyman et al., 2023)</w:t>
      </w:r>
      <w:r w:rsidR="00D402BD">
        <w:fldChar w:fldCharType="end"/>
      </w:r>
    </w:p>
    <w:p w:rsidR="00B370D2" w:rsidRPr="009A63DF" w:rsidRDefault="00B370D2" w:rsidP="00B370D2">
      <w:pPr>
        <w:widowControl w:val="0"/>
        <w:ind w:firstLine="709"/>
        <w:jc w:val="both"/>
      </w:pPr>
      <w:r w:rsidRPr="009A63DF">
        <w:t>Bahasa Inggris, sebagai bahasa global, memiliki peran penting dalam pengembangan akademik dan prof</w:t>
      </w:r>
      <w:r w:rsidRPr="009A63DF">
        <w:t>e</w:t>
      </w:r>
      <w:r w:rsidRPr="009A63DF">
        <w:t>sional siswa. Namun, banyak guru sekolah dasar menghadapi tantangan dalam membuat pelajaran bahasa Inggris menjadi menarik dan efektif, terutama jika hanya mengandalkan metode pengajaran konvensional. Ta</w:t>
      </w:r>
      <w:r w:rsidRPr="009A63DF">
        <w:t>n</w:t>
      </w:r>
      <w:r w:rsidRPr="009A63DF">
        <w:t>tangan tersebut meliputi keterbatasan sumber daya pengajaran, kurangnya paparan terhadap lingkungan berbah</w:t>
      </w:r>
      <w:r w:rsidRPr="009A63DF">
        <w:t>a</w:t>
      </w:r>
      <w:r w:rsidRPr="009A63DF">
        <w:t xml:space="preserve">sa asli, serta perbedaan kecepatan belajar siswa. Teknologi AI </w:t>
      </w:r>
      <w:r w:rsidRPr="009A63DF">
        <w:lastRenderedPageBreak/>
        <w:t>menghadirkan peluang untuk meng</w:t>
      </w:r>
      <w:r w:rsidRPr="009A63DF">
        <w:t>a</w:t>
      </w:r>
      <w:r w:rsidRPr="009A63DF">
        <w:t>tasi tantangan ini dengan menawarkan pengalaman belajar yang dipersona</w:t>
      </w:r>
      <w:r w:rsidRPr="009A63DF">
        <w:t>l</w:t>
      </w:r>
      <w:r w:rsidRPr="009A63DF">
        <w:t>isasi, konten interaktif, dan umpan b</w:t>
      </w:r>
      <w:r w:rsidRPr="009A63DF">
        <w:t>a</w:t>
      </w:r>
      <w:r w:rsidRPr="009A63DF">
        <w:t>lik secara real-time, yang dapat meningkatkan proses perolehan bah</w:t>
      </w:r>
      <w:r w:rsidRPr="009A63DF">
        <w:t>a</w:t>
      </w:r>
      <w:r w:rsidR="00CA5136">
        <w:t>sa siswa secara signifikan. Hal ini m</w:t>
      </w:r>
      <w:r w:rsidR="00CA5136">
        <w:t>e</w:t>
      </w:r>
      <w:r w:rsidR="00CA5136">
        <w:t>numbuhkan pengaruh kecerdasan b</w:t>
      </w:r>
      <w:r w:rsidR="00CA5136">
        <w:t>u</w:t>
      </w:r>
      <w:r w:rsidR="00CA5136">
        <w:t xml:space="preserve">atan terhadap pengembangan kognitif dalam pendidikan </w:t>
      </w:r>
      <w:r w:rsidR="00CA5136">
        <w:fldChar w:fldCharType="begin" w:fldLock="1"/>
      </w:r>
      <w:r w:rsidR="008E5261">
        <w:instrText>ADDIN CSL_CITATION {"citationItems":[{"id":"ITEM-1","itemData":{"abstract":"The development of technology with the emergence of AI as a potentially transformative tool in the learning process. The research method conducted in this study uses the literature method. The results show that AI has the potential to improve learning effectiveness and encourage better cognitive development. However, it also highlights potential challenges, including the risk of over-reliance on technology and the importance of maintaining human interaction in the educational process. Thus, while AI offers significant opportunities to enhance cognitive development in education, a balanced and ethical approach to its implementation is required.","author":[{"dropping-particle":"","family":"Judijanto, Loso. Rafika Nisa,M. Amin Fatulloh","given":"Al-Amin","non-dropping-particle":"","parse-names":false,"suffix":""}],"container-title":"Jurnal Ilmu Pendidikan dan Kearifan Lokal (JIPKL)","id":"ITEM-1","issue":"1","issued":{"date-parts":[["2024"]]},"page":"358-368","title":"PENGARUH KECERDASAN BUATAN TERHADAP PENGEMBANGAN KOGNITIF DALAM PENDIDIKAN","type":"article-journal","volume":"4"},"uris":["http://www.mendeley.com/documents/?uuid=f2bbc174-d2da-4144-a426-2c62b637c3ba"]}],"mendeley":{"formattedCitation":"(Judijanto, Loso. Rafika Nisa,M. Amin Fatulloh, 2024)","plainTextFormattedCitation":"(Judijanto, Loso. Rafika Nisa,M. Amin Fatulloh, 2024)","previouslyFormattedCitation":"(Judijanto, Loso. Rafika Nisa,M. Amin Fatulloh, 2024)"},"properties":{"noteIndex":0},"schema":"https://github.com/citation-style-language/schema/raw/master/csl-citation.json"}</w:instrText>
      </w:r>
      <w:r w:rsidR="00CA5136">
        <w:fldChar w:fldCharType="separate"/>
      </w:r>
      <w:r w:rsidR="00CA5136" w:rsidRPr="00CA5136">
        <w:rPr>
          <w:noProof/>
        </w:rPr>
        <w:t>(Judijanto, Loso. Rafika Nisa,M. Amin Fatulloh, 2024)</w:t>
      </w:r>
      <w:r w:rsidR="00CA5136">
        <w:fldChar w:fldCharType="end"/>
      </w:r>
    </w:p>
    <w:p w:rsidR="008E5261" w:rsidRPr="009A63DF" w:rsidRDefault="00B370D2" w:rsidP="00FE36E2">
      <w:pPr>
        <w:widowControl w:val="0"/>
        <w:ind w:firstLine="709"/>
        <w:jc w:val="both"/>
      </w:pPr>
      <w:r w:rsidRPr="009A63DF">
        <w:t>Workshop ini dirancang untuk membekali para guru dengan peng</w:t>
      </w:r>
      <w:r w:rsidRPr="009A63DF">
        <w:t>e</w:t>
      </w:r>
      <w:r w:rsidRPr="009A63DF">
        <w:t>tahuan dan keterampilan yang dipe</w:t>
      </w:r>
      <w:r w:rsidRPr="009A63DF">
        <w:t>r</w:t>
      </w:r>
      <w:r w:rsidRPr="009A63DF">
        <w:t>lukan untuk mengintegrasikan alat-alat berbasis AI secara efektif dalam pra</w:t>
      </w:r>
      <w:r w:rsidRPr="009A63DF">
        <w:t>k</w:t>
      </w:r>
      <w:r w:rsidRPr="009A63DF">
        <w:t>tik pengajaran bahasa Inggris mereka</w:t>
      </w:r>
      <w:r w:rsidR="008E5261">
        <w:t xml:space="preserve"> </w:t>
      </w:r>
      <w:r w:rsidR="008E5261">
        <w:fldChar w:fldCharType="begin" w:fldLock="1"/>
      </w:r>
      <w:r w:rsidR="008E5261">
        <w:instrText>ADDIN CSL_CITATION {"citationItems":[{"id":"ITEM-1","itemData":{"author":[{"dropping-particle":"","family":"Wahyu","given":"Thomas","non-dropping-particle":"","parse-names":false,"suffix":""},{"dropping-particle":"","family":"Mukti","given":"Prabowo","non-dropping-particle":"","parse-names":false,"suffix":""},{"dropping-particle":"","family":"Wulandari","given":"Mega","non-dropping-particle":"","parse-names":false,"suffix":""},{"dropping-particle":"","family":"Purnamaningwulan","given":"Rina Astuti","non-dropping-particle":"","parse-names":false,"suffix":""},{"dropping-particle":"","family":"Baskara","given":"F X Risang","non-dropping-particle":"","parse-names":false,"suffix":""}],"id":"ITEM-1","issue":"3","issued":{"date-parts":[["2024"]]},"page":"859-869","title":"Pelatihan Penggunaan AI dalam Pengajaran Bahasa Inggris bagi Guru MGMP Bahasa Inggris Kabupaten Bantul","type":"article-journal","volume":"5"},"uris":["http://www.mendeley.com/documents/?uuid=34e9718c-d0b6-40a6-a6ee-c17c7c9d6281"]}],"mendeley":{"formattedCitation":"(Wahyu et al., 2024)","plainTextFormattedCitation":"(Wahyu et al., 2024)","previouslyFormattedCitation":"(Wahyu et al., 2024)"},"properties":{"noteIndex":0},"schema":"https://github.com/citation-style-language/schema/raw/master/csl-citation.json"}</w:instrText>
      </w:r>
      <w:r w:rsidR="008E5261">
        <w:fldChar w:fldCharType="separate"/>
      </w:r>
      <w:r w:rsidR="008E5261" w:rsidRPr="008E5261">
        <w:rPr>
          <w:noProof/>
        </w:rPr>
        <w:t>(Wahyu et al., 2024)</w:t>
      </w:r>
      <w:r w:rsidR="008E5261">
        <w:fldChar w:fldCharType="end"/>
      </w:r>
      <w:r w:rsidRPr="009A63DF">
        <w:t>. Program ini mencakup sesi pelatihan interaktif, demonstrasi penggunaan aplikasi be</w:t>
      </w:r>
      <w:r w:rsidRPr="009A63DF">
        <w:t>r</w:t>
      </w:r>
      <w:r w:rsidRPr="009A63DF">
        <w:t>basis AI, serta aktivitas praktik lan</w:t>
      </w:r>
      <w:r w:rsidRPr="009A63DF">
        <w:t>g</w:t>
      </w:r>
      <w:r w:rsidRPr="009A63DF">
        <w:t>sung yang memungkinkan para guru untuk menerapkan teknologi ini ke dalam rencana pelajaran mereka. Dengan fokus pada implementasi praktis, workshop ini bertujuan untuk membangun kepercayaan diri para guru dalam menggunakan alat AI u</w:t>
      </w:r>
      <w:r w:rsidRPr="009A63DF">
        <w:t>n</w:t>
      </w:r>
      <w:r w:rsidRPr="009A63DF">
        <w:t xml:space="preserve">tuk menciptakan lingkungan belajar yang lebih </w:t>
      </w:r>
      <w:r w:rsidR="008E5261">
        <w:t xml:space="preserve">dinamis dan berpusat pada siswa </w:t>
      </w:r>
      <w:r w:rsidR="008E5261">
        <w:fldChar w:fldCharType="begin" w:fldLock="1"/>
      </w:r>
      <w:r w:rsidR="00FE36E2">
        <w:instrText>ADDIN CSL_CITATION {"citationItems":[{"id":"ITEM-1","itemData":{"DOI":"https://doi.org/10.61132/aspirasi.v3i1.1379","author":[{"dropping-particle":"","family":"Muhammad Munsarif.Muhammad Sam’an. Safuan","given":"","non-dropping-particle":"","parse-names":false,"suffix":""}],"container-title":"ASPIRASI : Publikasi Hasil Pengabdian dan Kegiatan Masyarakat","id":"ITEM-1","issued":{"date-parts":[["2025"]]},"title":"Pemberdayaan Guru melalui Pelatihan Pemanfaatan Kecerdasan Buatan ( AI ) untuk Meningkatkan Kualitas Pembelajaran di Era Digital Teacher Empowerment through Artificial Intelligence ( AI ) Utilization Training to Improve the Quality of Learning in the Digi","type":"article-journal"},"uris":["http://www.mendeley.com/documents/?uuid=b8929620-0643-43aa-a401-46bf7e4c9041"]}],"mendeley":{"formattedCitation":"(Muhammad Munsarif.Muhammad Sam’an. Safuan, 2025)","plainTextFormattedCitation":"(Muhammad Munsarif.Muhammad Sam’an. Safuan, 2025)","previouslyFormattedCitation":"(Muhammad Munsarif.Muhammad Sam’an. Safuan, 2025)"},"properties":{"noteIndex":0},"schema":"https://github.com/citation-style-language/schema/raw/master/csl-citation.json"}</w:instrText>
      </w:r>
      <w:r w:rsidR="008E5261">
        <w:fldChar w:fldCharType="separate"/>
      </w:r>
      <w:r w:rsidR="008E5261" w:rsidRPr="008E5261">
        <w:rPr>
          <w:noProof/>
        </w:rPr>
        <w:t>(Muhammad Munsarif.Muhammad Sam’an. Safuan, 2025)</w:t>
      </w:r>
      <w:r w:rsidR="008E5261">
        <w:fldChar w:fldCharType="end"/>
      </w:r>
    </w:p>
    <w:p w:rsidR="008F0407" w:rsidRPr="009A63DF" w:rsidRDefault="00B370D2" w:rsidP="008F0407">
      <w:pPr>
        <w:widowControl w:val="0"/>
        <w:ind w:firstLine="709"/>
        <w:jc w:val="both"/>
      </w:pPr>
      <w:r w:rsidRPr="009A63DF">
        <w:t>Tujuan dari workshop ini be</w:t>
      </w:r>
      <w:r w:rsidRPr="009A63DF">
        <w:t>r</w:t>
      </w:r>
      <w:r w:rsidRPr="009A63DF">
        <w:t>sifat multifaset. Pertama, workshop ini bertujuan untuk meningkatkan komp</w:t>
      </w:r>
      <w:r w:rsidRPr="009A63DF">
        <w:t>e</w:t>
      </w:r>
      <w:r w:rsidRPr="009A63DF">
        <w:t>tensi para guru dalam memanfaatkan AI untuk mengembangkan pelajaran bahasa Inggris yang menarik dan efe</w:t>
      </w:r>
      <w:r w:rsidRPr="009A63DF">
        <w:t>k</w:t>
      </w:r>
      <w:r w:rsidR="00FE36E2">
        <w:t xml:space="preserve">tif </w:t>
      </w:r>
      <w:r w:rsidR="00FE36E2">
        <w:fldChar w:fldCharType="begin" w:fldLock="1"/>
      </w:r>
      <w:r w:rsidR="009B59BA">
        <w:instrText>ADDIN CSL_CITATION {"citationItems":[{"id":"ITEM-1","itemData":{"author":[{"dropping-particle":"","family":"Talenta","given":"Pratama Irwin","non-dropping-particle":"","parse-names":false,"suffix":""},{"dropping-particle":"","family":"Febrianto","given":"Aziza Restu","non-dropping-particle":"","parse-names":false,"suffix":""},{"dropping-particle":"","family":"Palangan","given":"Barans Irawan","non-dropping-particle":"","parse-names":false,"suffix":""}],"id":"ITEM-1","issued":{"date-parts":[["2024"]]},"page":"259-269","title":"Pelatihan Optimalisasi AI dalam Pembelajaran Bahasa Inggris bagi Guru-Guru MGMP Bahasa Inggris SMA / MA Kota Semarang","type":"article-journal","volume":"4"},"uris":["http://www.mendeley.com/documents/?uuid=73abd327-5067-4049-b459-8c3dd720fd9d"]}],"mendeley":{"formattedCitation":"(Talenta et al., 2024)","plainTextFormattedCitation":"(Talenta et al., 2024)","previouslyFormattedCitation":"(Talenta et al., 2024)"},"properties":{"noteIndex":0},"schema":"https://github.com/citation-style-language/schema/raw/master/csl-citation.json"}</w:instrText>
      </w:r>
      <w:r w:rsidR="00FE36E2">
        <w:fldChar w:fldCharType="separate"/>
      </w:r>
      <w:r w:rsidR="00FE36E2" w:rsidRPr="00FE36E2">
        <w:rPr>
          <w:noProof/>
        </w:rPr>
        <w:t>(Talenta et al., 2024)</w:t>
      </w:r>
      <w:r w:rsidR="00FE36E2">
        <w:fldChar w:fldCharType="end"/>
      </w:r>
      <w:r w:rsidR="00FE36E2">
        <w:t xml:space="preserve">. </w:t>
      </w:r>
      <w:r w:rsidRPr="009A63DF">
        <w:t>Kedua, wor</w:t>
      </w:r>
      <w:r w:rsidRPr="009A63DF">
        <w:t>k</w:t>
      </w:r>
      <w:r w:rsidRPr="009A63DF">
        <w:t>shop ini bertujuan untuk menu</w:t>
      </w:r>
      <w:r w:rsidRPr="009A63DF">
        <w:t>m</w:t>
      </w:r>
      <w:r w:rsidRPr="009A63DF">
        <w:t>buhkan pola pikir inovatif di kalangan pendidik, mendorong mereka untuk mengeksplorasi dan mengadopsi metodologi pengajaran baru. Ketiga, workshop ini diharapkan dapat me</w:t>
      </w:r>
      <w:r w:rsidRPr="009A63DF">
        <w:t>n</w:t>
      </w:r>
      <w:r w:rsidRPr="009A63DF">
        <w:lastRenderedPageBreak/>
        <w:t>ciptakan dampak berkelanjutan te</w:t>
      </w:r>
      <w:r w:rsidRPr="009A63DF">
        <w:t>r</w:t>
      </w:r>
      <w:r w:rsidRPr="009A63DF">
        <w:t>hadap lingkungan belajar di sekolah dengan mendorong pengembangan profesional yang berkelanjutan serta integrasi teknol</w:t>
      </w:r>
      <w:r w:rsidR="009B59BA">
        <w:t xml:space="preserve">ogi dalam pendidikan </w:t>
      </w:r>
      <w:r w:rsidR="009B59BA">
        <w:fldChar w:fldCharType="begin" w:fldLock="1"/>
      </w:r>
      <w:r w:rsidR="009B59BA">
        <w:instrText>ADDIN CSL_CITATION {"citationItems":[{"id":"ITEM-1","itemData":{"ISBN":"9786238345144","author":[{"dropping-particle":"","family":"Akbar","given":"Jakub Saddam","non-dropping-particle":"","parse-names":false,"suffix":""},{"dropping-particle":"","family":"Nurhidayah","given":"Vibry Andina","non-dropping-particle":"","parse-names":false,"suffix":""},{"dropping-particle":"","family":"Isma","given":"Siti","non-dropping-particle":"","parse-names":false,"suffix":""},{"dropping-particle":"","family":"Lubis","given":"Sari","non-dropping-particle":"","parse-names":false,"suffix":""},{"dropping-particle":"","family":"Sandy","given":"William","non-dropping-particle":"","parse-names":false,"suffix":""},{"dropping-particle":"","family":"Maulidiana","given":"Sri","non-dropping-particle":"","parse-names":false,"suffix":""},{"dropping-particle":"","family":"Setyaningrum","given":"Vidya","non-dropping-particle":"","parse-names":false,"suffix":""},{"dropping-particle":"","family":"Ningrum","given":"Wulan Wahyu","non-dropping-particle":"","parse-names":false,"suffix":""},{"dropping-particle":"","family":"Astuti","given":"Nur Muji","non-dropping-particle":"","parse-names":false,"suffix":""},{"dropping-particle":"","family":"Ilyas","given":"Fitri Susanti","non-dropping-particle":"","parse-names":false,"suffix":""}],"id":"ITEM-1","issued":{"date-parts":[["0"]]},"title":"Model dan Metode pembelajaran Inovatif","type":"book"},"uris":["http://www.mendeley.com/documents/?uuid=ef98af31-ad03-4b60-a12d-ffbd9290290d"]}],"mendeley":{"formattedCitation":"(Akbar et al., n.d.)","plainTextFormattedCitation":"(Akbar et al., n.d.)","previouslyFormattedCitation":"(Akbar et al., n.d.)"},"properties":{"noteIndex":0},"schema":"https://github.com/citation-style-language/schema/raw/master/csl-citation.json"}</w:instrText>
      </w:r>
      <w:r w:rsidR="009B59BA">
        <w:fldChar w:fldCharType="separate"/>
      </w:r>
      <w:r w:rsidR="009B59BA" w:rsidRPr="009B59BA">
        <w:rPr>
          <w:noProof/>
        </w:rPr>
        <w:t>(Akbar et al., n.d.)</w:t>
      </w:r>
      <w:r w:rsidR="009B59BA">
        <w:fldChar w:fldCharType="end"/>
      </w:r>
    </w:p>
    <w:p w:rsidR="00B370D2" w:rsidRPr="009A63DF" w:rsidRDefault="00B370D2" w:rsidP="008F0407">
      <w:pPr>
        <w:widowControl w:val="0"/>
        <w:ind w:firstLine="709"/>
        <w:jc w:val="both"/>
      </w:pPr>
      <w:r w:rsidRPr="009A63DF">
        <w:t>Pada akhirnya, hasil yang d</w:t>
      </w:r>
      <w:r w:rsidRPr="009A63DF">
        <w:t>i</w:t>
      </w:r>
      <w:r w:rsidRPr="009A63DF">
        <w:t>harapkan dari inisiatif ini mencakup peningkatan kemahiran guru dalam</w:t>
      </w:r>
      <w:r w:rsidR="009A63DF" w:rsidRPr="009A63DF">
        <w:t xml:space="preserve"> menggunakan </w:t>
      </w:r>
      <w:r w:rsidRPr="009A63DF">
        <w:t>AI untuk tujuan pe</w:t>
      </w:r>
      <w:r w:rsidRPr="009A63DF">
        <w:t>n</w:t>
      </w:r>
      <w:r w:rsidRPr="009A63DF">
        <w:t>didikan, peningkatan motivasi dan minat siswa dalam belajar bahasa Inggris, serta terbentuknya model pengajaran bahasa berbasis teknologi yang dapat direplikasi di lingkungan pendidikan lainnya</w:t>
      </w:r>
      <w:r w:rsidR="009B59BA">
        <w:t xml:space="preserve"> </w:t>
      </w:r>
      <w:r w:rsidR="009B59BA">
        <w:fldChar w:fldCharType="begin" w:fldLock="1"/>
      </w:r>
      <w:r w:rsidR="00AF31A8">
        <w:instrText>ADDIN CSL_CITATION {"citationItems":[{"id":"ITEM-1","itemData":{"ISBN":"9786347012401","author":[{"dropping-particle":"","family":"Nurhayti, stenlly sedubun, Elina lulu Binawati Rumapea","given":"Ahmad","non-dropping-particle":"","parse-names":false,"suffix":""}],"id":"ITEM-1","issued":{"date-parts":[["0"]]},"title":"INOVASI PENDIDIKAN DI ERA DIGITAL","type":"book"},"uris":["http://www.mendeley.com/documents/?uuid=63196c4e-b828-4a47-985d-1345836a5a78"]}],"mendeley":{"formattedCitation":"(Nurhayti, stenlly sedubun, Elina lulu Binawati Rumapea, n.d.)","plainTextFormattedCitation":"(Nurhayti, stenlly sedubun, Elina lulu Binawati Rumapea, n.d.)","previouslyFormattedCitation":"(Nurhayti, stenlly sedubun, Elina lulu Binawati Rumapea, n.d.)"},"properties":{"noteIndex":0},"schema":"https://github.com/citation-style-language/schema/raw/master/csl-citation.json"}</w:instrText>
      </w:r>
      <w:r w:rsidR="009B59BA">
        <w:fldChar w:fldCharType="separate"/>
      </w:r>
      <w:r w:rsidR="009B59BA" w:rsidRPr="009B59BA">
        <w:rPr>
          <w:noProof/>
        </w:rPr>
        <w:t>(Nurhayti, stenlly sedubun, Elina lulu Binawati Rumapea, n.d.)</w:t>
      </w:r>
      <w:r w:rsidR="009B59BA">
        <w:fldChar w:fldCharType="end"/>
      </w:r>
      <w:r w:rsidRPr="009A63DF">
        <w:t>. Program ini tidak hanya mendukung pertumbuhan profesional para guru, tetapi juga be</w:t>
      </w:r>
      <w:r w:rsidRPr="009A63DF">
        <w:t>r</w:t>
      </w:r>
      <w:r w:rsidRPr="009A63DF">
        <w:t>kontribusi pada tujuan yang lebih luas, yaitu mempersiapkan siswa untuk m</w:t>
      </w:r>
      <w:r w:rsidRPr="009A63DF">
        <w:t>e</w:t>
      </w:r>
      <w:r w:rsidRPr="009A63DF">
        <w:t>raih kesuksesan di dunia yang semakin terhubung secara digital.</w:t>
      </w:r>
    </w:p>
    <w:p w:rsidR="000479C0" w:rsidRDefault="000479C0" w:rsidP="00D56051">
      <w:pPr>
        <w:jc w:val="both"/>
        <w:rPr>
          <w:b/>
        </w:rPr>
      </w:pPr>
    </w:p>
    <w:p w:rsidR="00300EE2" w:rsidRPr="009A63DF" w:rsidRDefault="00620D8E" w:rsidP="00D56051">
      <w:pPr>
        <w:jc w:val="both"/>
        <w:rPr>
          <w:b/>
        </w:rPr>
      </w:pPr>
      <w:r w:rsidRPr="009A63DF">
        <w:rPr>
          <w:b/>
        </w:rPr>
        <w:t>METOD</w:t>
      </w:r>
      <w:r w:rsidR="00533B85" w:rsidRPr="009A63DF">
        <w:rPr>
          <w:b/>
          <w:lang w:val="id-ID"/>
        </w:rPr>
        <w:t>E</w:t>
      </w:r>
    </w:p>
    <w:p w:rsidR="009A63DF" w:rsidRPr="009A63DF" w:rsidRDefault="009A63DF" w:rsidP="009A63DF">
      <w:pPr>
        <w:pStyle w:val="NoSpacing"/>
        <w:jc w:val="both"/>
        <w:rPr>
          <w:rFonts w:ascii="Times New Roman" w:hAnsi="Times New Roman"/>
          <w:b w:val="0"/>
          <w:sz w:val="24"/>
          <w:szCs w:val="24"/>
          <w:lang w:val="en-US"/>
        </w:rPr>
      </w:pPr>
    </w:p>
    <w:p w:rsidR="00EB4C0F" w:rsidRDefault="006E52D9" w:rsidP="00EB4C0F">
      <w:pPr>
        <w:pStyle w:val="NoSpacing"/>
        <w:ind w:firstLine="720"/>
        <w:jc w:val="both"/>
        <w:rPr>
          <w:rFonts w:ascii="Times New Roman" w:hAnsi="Times New Roman"/>
          <w:b w:val="0"/>
          <w:sz w:val="24"/>
          <w:szCs w:val="24"/>
          <w:lang w:val="en-US"/>
        </w:rPr>
      </w:pPr>
      <w:r>
        <w:rPr>
          <w:rFonts w:ascii="Times New Roman" w:hAnsi="Times New Roman"/>
          <w:b w:val="0"/>
          <w:sz w:val="24"/>
          <w:szCs w:val="24"/>
          <w:lang w:val="en-US"/>
        </w:rPr>
        <w:t xml:space="preserve">Tim pengabdian kepada masyarakat Universitas Royal telah melakukan beberapa tahapan yang </w:t>
      </w:r>
      <w:r w:rsidR="00EB4C0F" w:rsidRPr="00EB4C0F">
        <w:rPr>
          <w:rFonts w:ascii="Times New Roman" w:hAnsi="Times New Roman"/>
          <w:b w:val="0"/>
          <w:sz w:val="24"/>
          <w:szCs w:val="24"/>
          <w:lang w:val="en-US"/>
        </w:rPr>
        <w:t>pada kegiatan pengabdian ini di antaranya, pertama tim terlebih dahulu melakukan survei ke lokasi untuk mengidentifikasi kebutuhan dan tantangan yang dihadapi oleh para guru dalam mengintegrasikan teknologi AI dalam pembelajaran bahasa Inggris. Survei ini bertujuan untuk memperoleh gambaran yang jelas mengenai kondisi sarana prasarana, kompetensi awal guru, serta ke</w:t>
      </w:r>
      <w:r w:rsidR="00EB4C0F">
        <w:rPr>
          <w:rFonts w:ascii="Times New Roman" w:hAnsi="Times New Roman"/>
          <w:b w:val="0"/>
          <w:sz w:val="24"/>
          <w:szCs w:val="24"/>
          <w:lang w:val="en-US"/>
        </w:rPr>
        <w:t>siapan infrastruktur pendukung.</w:t>
      </w:r>
    </w:p>
    <w:p w:rsidR="00EB4C0F" w:rsidRDefault="00EB4C0F" w:rsidP="00EB4C0F">
      <w:pPr>
        <w:pStyle w:val="NoSpacing"/>
        <w:ind w:firstLine="720"/>
        <w:jc w:val="both"/>
        <w:rPr>
          <w:rFonts w:ascii="Times New Roman" w:hAnsi="Times New Roman"/>
          <w:b w:val="0"/>
          <w:sz w:val="24"/>
          <w:szCs w:val="24"/>
          <w:lang w:val="en-US"/>
        </w:rPr>
      </w:pPr>
      <w:r w:rsidRPr="00EB4C0F">
        <w:rPr>
          <w:rFonts w:ascii="Times New Roman" w:hAnsi="Times New Roman"/>
          <w:b w:val="0"/>
          <w:sz w:val="24"/>
          <w:szCs w:val="24"/>
          <w:lang w:val="en-US"/>
        </w:rPr>
        <w:t xml:space="preserve">Setelah survei dilakukan, tahap berikutnya adalah perencanaan materi pelatihan yang disesuaikan dengan kebutuhan guru. Materi dirancang </w:t>
      </w:r>
      <w:r w:rsidRPr="00EB4C0F">
        <w:rPr>
          <w:rFonts w:ascii="Times New Roman" w:hAnsi="Times New Roman"/>
          <w:b w:val="0"/>
          <w:sz w:val="24"/>
          <w:szCs w:val="24"/>
          <w:lang w:val="en-US"/>
        </w:rPr>
        <w:lastRenderedPageBreak/>
        <w:t>untuk mencakup dasar-dasar penggunaan teknologi AI, strategi integrasi dalam pengajaran bahasa Inggris, serta contoh aplikasi yang relevan dan mudah diterap</w:t>
      </w:r>
      <w:r>
        <w:rPr>
          <w:rFonts w:ascii="Times New Roman" w:hAnsi="Times New Roman"/>
          <w:b w:val="0"/>
          <w:sz w:val="24"/>
          <w:szCs w:val="24"/>
          <w:lang w:val="en-US"/>
        </w:rPr>
        <w:t>kan di lingkungan sekolah dasar</w:t>
      </w:r>
    </w:p>
    <w:p w:rsidR="00EB4C0F" w:rsidRDefault="00EB4C0F" w:rsidP="00EB4C0F">
      <w:pPr>
        <w:pStyle w:val="NoSpacing"/>
        <w:ind w:firstLine="720"/>
        <w:jc w:val="both"/>
        <w:rPr>
          <w:rFonts w:ascii="Times New Roman" w:hAnsi="Times New Roman"/>
          <w:b w:val="0"/>
          <w:sz w:val="24"/>
          <w:szCs w:val="24"/>
          <w:lang w:val="en-US"/>
        </w:rPr>
      </w:pPr>
      <w:r w:rsidRPr="00EB4C0F">
        <w:rPr>
          <w:rFonts w:ascii="Times New Roman" w:hAnsi="Times New Roman"/>
          <w:b w:val="0"/>
          <w:sz w:val="24"/>
          <w:szCs w:val="24"/>
          <w:lang w:val="en-US"/>
        </w:rPr>
        <w:t>Metode pelaksanaan workshop meliputi beberapa tahapan, yaitu:</w:t>
      </w:r>
    </w:p>
    <w:p w:rsidR="00EB4C0F" w:rsidRDefault="00EB4C0F" w:rsidP="00EB4C0F">
      <w:pPr>
        <w:pStyle w:val="NoSpacing"/>
        <w:numPr>
          <w:ilvl w:val="0"/>
          <w:numId w:val="6"/>
        </w:numPr>
        <w:jc w:val="both"/>
        <w:rPr>
          <w:rFonts w:ascii="Times New Roman" w:hAnsi="Times New Roman"/>
          <w:b w:val="0"/>
          <w:sz w:val="24"/>
          <w:szCs w:val="24"/>
          <w:lang w:val="en-US"/>
        </w:rPr>
      </w:pPr>
      <w:r w:rsidRPr="00EB4C0F">
        <w:rPr>
          <w:rFonts w:ascii="Times New Roman" w:hAnsi="Times New Roman"/>
          <w:b w:val="0"/>
          <w:sz w:val="24"/>
          <w:szCs w:val="24"/>
          <w:lang w:val="en-US"/>
        </w:rPr>
        <w:t>Sesi Pelatihan Interaktif: Para guru mengikuti pelatihan berbasis diskusi kelompok, studi kasus, dan simulasi pengajaran menggunakan teknologi AI</w:t>
      </w:r>
      <w:r w:rsidR="00AF31A8">
        <w:rPr>
          <w:rFonts w:ascii="Times New Roman" w:hAnsi="Times New Roman"/>
          <w:b w:val="0"/>
          <w:sz w:val="24"/>
          <w:szCs w:val="24"/>
          <w:lang w:val="en-US"/>
        </w:rPr>
        <w:t xml:space="preserve"> </w:t>
      </w:r>
      <w:r w:rsidR="00AF31A8">
        <w:rPr>
          <w:rFonts w:ascii="Times New Roman" w:hAnsi="Times New Roman"/>
          <w:b w:val="0"/>
          <w:sz w:val="24"/>
          <w:szCs w:val="24"/>
          <w:lang w:val="en-US"/>
        </w:rPr>
        <w:fldChar w:fldCharType="begin" w:fldLock="1"/>
      </w:r>
      <w:r w:rsidR="00AF31A8">
        <w:rPr>
          <w:rFonts w:ascii="Times New Roman" w:hAnsi="Times New Roman"/>
          <w:b w:val="0"/>
          <w:sz w:val="24"/>
          <w:szCs w:val="24"/>
          <w:lang w:val="en-US"/>
        </w:rPr>
        <w:instrText>ADDIN CSL_CITATION {"citationItems":[{"id":"ITEM-1","itemData":{"author":[{"dropping-particle":"","family":"Malik","given":"Agung Rinaldy","non-dropping-particle":"","parse-names":false,"suffix":""},{"dropping-particle":"","family":"Januarty","given":"Restu","non-dropping-particle":"","parse-names":false,"suffix":""},{"dropping-particle":"","family":"Safira","given":"Ifa","non-dropping-particle":"","parse-names":false,"suffix":""},{"dropping-particle":"","family":"Rizal","given":"A","non-dropping-particle":"","parse-names":false,"suffix":""},{"dropping-particle":"","family":"Pembelajaran","given":"Desain","non-dropping-particle":"","parse-names":false,"suffix":""},{"dropping-particle":"","family":"Dasar","given":"Pendidikan","non-dropping-particle":"","parse-names":false,"suffix":""},{"dropping-particle":"","family":"Guru","given":"Kompetensi","non-dropping-particle":"","parse-names":false,"suffix":""}],"id":"ITEM-1","issue":"5","issued":{"date-parts":[["2024"]]},"page":"8403-8407","title":"WORKSHOP DESAIN PEMBELAJARAN BERBASIS ARTIFICIAL INTELLIGENCE PADA SEKOLAH DASAR DI UPT SPF SD INPRES","type":"article-journal","volume":"5"},"uris":["http://www.mendeley.com/documents/?uuid=f9c06f2d-1537-4859-8350-e6917c61f155"]}],"mendeley":{"formattedCitation":"(Malik et al., 2024)","plainTextFormattedCitation":"(Malik et al., 2024)","previouslyFormattedCitation":"(Malik et al., 2024)"},"properties":{"noteIndex":0},"schema":"https://github.com/citation-style-language/schema/raw/master/csl-citation.json"}</w:instrText>
      </w:r>
      <w:r w:rsidR="00AF31A8">
        <w:rPr>
          <w:rFonts w:ascii="Times New Roman" w:hAnsi="Times New Roman"/>
          <w:b w:val="0"/>
          <w:sz w:val="24"/>
          <w:szCs w:val="24"/>
          <w:lang w:val="en-US"/>
        </w:rPr>
        <w:fldChar w:fldCharType="separate"/>
      </w:r>
      <w:r w:rsidR="00AF31A8" w:rsidRPr="00AF31A8">
        <w:rPr>
          <w:rFonts w:ascii="Times New Roman" w:hAnsi="Times New Roman"/>
          <w:b w:val="0"/>
          <w:sz w:val="24"/>
          <w:szCs w:val="24"/>
          <w:lang w:val="en-US"/>
        </w:rPr>
        <w:t>(Malik et al., 2024)</w:t>
      </w:r>
      <w:r w:rsidR="00AF31A8">
        <w:rPr>
          <w:rFonts w:ascii="Times New Roman" w:hAnsi="Times New Roman"/>
          <w:b w:val="0"/>
          <w:sz w:val="24"/>
          <w:szCs w:val="24"/>
          <w:lang w:val="en-US"/>
        </w:rPr>
        <w:fldChar w:fldCharType="end"/>
      </w:r>
      <w:r w:rsidRPr="00EB4C0F">
        <w:rPr>
          <w:rFonts w:ascii="Times New Roman" w:hAnsi="Times New Roman"/>
          <w:b w:val="0"/>
          <w:sz w:val="24"/>
          <w:szCs w:val="24"/>
          <w:lang w:val="en-US"/>
        </w:rPr>
        <w:t>. Sesi ini mendorong partisipasi aktif sehingga peserta dapat bertukar pengalaman dan ide.</w:t>
      </w:r>
    </w:p>
    <w:p w:rsidR="00EB4C0F" w:rsidRDefault="00EB4C0F" w:rsidP="00EB4C0F">
      <w:pPr>
        <w:pStyle w:val="NoSpacing"/>
        <w:numPr>
          <w:ilvl w:val="0"/>
          <w:numId w:val="6"/>
        </w:numPr>
        <w:jc w:val="both"/>
        <w:rPr>
          <w:rFonts w:ascii="Times New Roman" w:hAnsi="Times New Roman"/>
          <w:b w:val="0"/>
          <w:sz w:val="24"/>
          <w:szCs w:val="24"/>
          <w:lang w:val="en-US"/>
        </w:rPr>
      </w:pPr>
      <w:r w:rsidRPr="00EB4C0F">
        <w:rPr>
          <w:rFonts w:ascii="Times New Roman" w:hAnsi="Times New Roman"/>
          <w:b w:val="0"/>
          <w:sz w:val="24"/>
          <w:szCs w:val="24"/>
          <w:lang w:val="en-US"/>
        </w:rPr>
        <w:t>Demonstrasi Aplikasi Berbasis AI: Tim pelaksana memberikan demonstrasi langsung mengenai berbagai aplikasi berbasis AI seperti learning chatbot, platform adaptif untuk pembelajaran bahasa, dan alat evaluasi otomatis</w:t>
      </w:r>
      <w:r w:rsidR="00AF31A8">
        <w:rPr>
          <w:rFonts w:ascii="Times New Roman" w:hAnsi="Times New Roman"/>
          <w:b w:val="0"/>
          <w:sz w:val="24"/>
          <w:szCs w:val="24"/>
          <w:lang w:val="en-US"/>
        </w:rPr>
        <w:t xml:space="preserve"> </w:t>
      </w:r>
      <w:r w:rsidR="00AF31A8">
        <w:rPr>
          <w:rFonts w:ascii="Times New Roman" w:hAnsi="Times New Roman"/>
          <w:b w:val="0"/>
          <w:sz w:val="24"/>
          <w:szCs w:val="24"/>
          <w:lang w:val="en-US"/>
        </w:rPr>
        <w:fldChar w:fldCharType="begin" w:fldLock="1"/>
      </w:r>
      <w:r w:rsidR="003C1169">
        <w:rPr>
          <w:rFonts w:ascii="Times New Roman" w:hAnsi="Times New Roman"/>
          <w:b w:val="0"/>
          <w:sz w:val="24"/>
          <w:szCs w:val="24"/>
          <w:lang w:val="en-US"/>
        </w:rPr>
        <w:instrText>ADDIN CSL_CITATION {"citationItems":[{"id":"ITEM-1","itemData":{"author":[{"dropping-particle":"","family":"Suryanto","given":"Ahmad Eko","non-dropping-particle":"","parse-names":false,"suffix":""},{"dropping-particle":"","family":"Lumbantobing","given":"Marko Ayaki","non-dropping-particle":"","parse-names":false,"suffix":""},{"dropping-particle":"","family":"Pancawati","given":"Ratna","non-dropping-particle":"","parse-names":false,"suffix":""}],"id":"ITEM-1","issue":"04","issued":{"date-parts":[["2024"]]},"page":"20466-20477","title":"Transformasi Pendidikan Melalui Penggunaan Chatbot : Manfaat , Tantangan , dan Rekomendasi untuk Masa Depan","type":"article-journal","volume":"06"},"uris":["http://www.mendeley.com/documents/?uuid=5918f3cf-3b65-4855-98fd-f98cf50c169f"]}],"mendeley":{"formattedCitation":"(Suryanto et al., 2024)","plainTextFormattedCitation":"(Suryanto et al., 2024)","previouslyFormattedCitation":"(Suryanto et al., 2024)"},"properties":{"noteIndex":0},"schema":"https://github.com/citation-style-language/schema/raw/master/csl-citation.json"}</w:instrText>
      </w:r>
      <w:r w:rsidR="00AF31A8">
        <w:rPr>
          <w:rFonts w:ascii="Times New Roman" w:hAnsi="Times New Roman"/>
          <w:b w:val="0"/>
          <w:sz w:val="24"/>
          <w:szCs w:val="24"/>
          <w:lang w:val="en-US"/>
        </w:rPr>
        <w:fldChar w:fldCharType="separate"/>
      </w:r>
      <w:r w:rsidR="00AF31A8" w:rsidRPr="00AF31A8">
        <w:rPr>
          <w:rFonts w:ascii="Times New Roman" w:hAnsi="Times New Roman"/>
          <w:b w:val="0"/>
          <w:sz w:val="24"/>
          <w:szCs w:val="24"/>
          <w:lang w:val="en-US"/>
        </w:rPr>
        <w:t>(Suryanto et al., 2024)</w:t>
      </w:r>
      <w:r w:rsidR="00AF31A8">
        <w:rPr>
          <w:rFonts w:ascii="Times New Roman" w:hAnsi="Times New Roman"/>
          <w:b w:val="0"/>
          <w:sz w:val="24"/>
          <w:szCs w:val="24"/>
          <w:lang w:val="en-US"/>
        </w:rPr>
        <w:fldChar w:fldCharType="end"/>
      </w:r>
      <w:r w:rsidRPr="00EB4C0F">
        <w:rPr>
          <w:rFonts w:ascii="Times New Roman" w:hAnsi="Times New Roman"/>
          <w:b w:val="0"/>
          <w:sz w:val="24"/>
          <w:szCs w:val="24"/>
          <w:lang w:val="en-US"/>
        </w:rPr>
        <w:t>. Guru diperlihatkan cara mengoperasikan aplikasi ini secara efektif.</w:t>
      </w:r>
    </w:p>
    <w:p w:rsidR="00EB4C0F" w:rsidRDefault="00EB4C0F" w:rsidP="00EB4C0F">
      <w:pPr>
        <w:pStyle w:val="NoSpacing"/>
        <w:numPr>
          <w:ilvl w:val="0"/>
          <w:numId w:val="6"/>
        </w:numPr>
        <w:jc w:val="both"/>
        <w:rPr>
          <w:rFonts w:ascii="Times New Roman" w:hAnsi="Times New Roman"/>
          <w:b w:val="0"/>
          <w:sz w:val="24"/>
          <w:szCs w:val="24"/>
          <w:lang w:val="en-US"/>
        </w:rPr>
      </w:pPr>
      <w:r w:rsidRPr="00EB4C0F">
        <w:rPr>
          <w:rFonts w:ascii="Times New Roman" w:hAnsi="Times New Roman"/>
          <w:b w:val="0"/>
          <w:sz w:val="24"/>
          <w:szCs w:val="24"/>
          <w:lang w:val="en-US"/>
        </w:rPr>
        <w:t>Pendampingan Langsung: Guru mendapatkan pendampingan dalam membuat rencana pela</w:t>
      </w:r>
      <w:r w:rsidR="003C1169">
        <w:rPr>
          <w:rFonts w:ascii="Times New Roman" w:hAnsi="Times New Roman"/>
          <w:b w:val="0"/>
          <w:sz w:val="24"/>
          <w:szCs w:val="24"/>
          <w:lang w:val="en-US"/>
        </w:rPr>
        <w:t xml:space="preserve">jaran yang mengintegrasikan AI </w:t>
      </w:r>
      <w:r w:rsidR="003C1169">
        <w:rPr>
          <w:rFonts w:ascii="Times New Roman" w:hAnsi="Times New Roman"/>
          <w:b w:val="0"/>
          <w:sz w:val="24"/>
          <w:szCs w:val="24"/>
          <w:lang w:val="en-US"/>
        </w:rPr>
        <w:fldChar w:fldCharType="begin" w:fldLock="1"/>
      </w:r>
      <w:r w:rsidR="003C1169">
        <w:rPr>
          <w:rFonts w:ascii="Times New Roman" w:hAnsi="Times New Roman"/>
          <w:b w:val="0"/>
          <w:sz w:val="24"/>
          <w:szCs w:val="24"/>
          <w:lang w:val="en-US"/>
        </w:rPr>
        <w:instrText>ADDIN CSL_CITATION {"citationItems":[{"id":"ITEM-1","itemData":{"abstract":"Kegiatan Pengabdian Masyarakat (PKM) yang dilaksanakan dalam bentuk pemberian pelatihan pembuatan soal bertenaga Aritficial Intelligence bertujuan untuk memberi pengetahuan guru dalam mengoperasikan website website yang dapat membantu membuat soal soal untuk para siswa. Pelatihan bertempat di MA RU 2 Gondanglegi Malang yg diikuti oleh para guru di MA tersebut. Adapun website yang diajarkan ke mereka meliputi lima yakni magicform app, Quizgecko, Kahoot, Quizizz dan Readwork. Pelatihan berhasil terlaksana dengan lancar yang mengantarkan para guru bisa membuat soal dan kuis dengan mudah.","author":[{"dropping-particle":"","family":"Muyassaroh","given":"","non-dropping-particle":"","parse-names":false,"suffix":""}],"id":"ITEM-1","issue":"2","issued":{"date-parts":[["2024"]]},"title":"PENDAMPINGAN PENERAPAN TEKNOLOGI PEMBELAJARAN BERBASIS AI UNTUK GURU BAHASA","type":"article-journal","volume":"2"},"uris":["http://www.mendeley.com/documents/?uuid=025e1a76-f662-4765-b638-74b376070112"]}],"mendeley":{"formattedCitation":"(Muyassaroh, 2024)","plainTextFormattedCitation":"(Muyassaroh, 2024)"},"properties":{"noteIndex":0},"schema":"https://github.com/citation-style-language/schema/raw/master/csl-citation.json"}</w:instrText>
      </w:r>
      <w:r w:rsidR="003C1169">
        <w:rPr>
          <w:rFonts w:ascii="Times New Roman" w:hAnsi="Times New Roman"/>
          <w:b w:val="0"/>
          <w:sz w:val="24"/>
          <w:szCs w:val="24"/>
          <w:lang w:val="en-US"/>
        </w:rPr>
        <w:fldChar w:fldCharType="separate"/>
      </w:r>
      <w:r w:rsidR="003C1169" w:rsidRPr="003C1169">
        <w:rPr>
          <w:rFonts w:ascii="Times New Roman" w:hAnsi="Times New Roman"/>
          <w:b w:val="0"/>
          <w:sz w:val="24"/>
          <w:szCs w:val="24"/>
          <w:lang w:val="en-US"/>
        </w:rPr>
        <w:t>(Muyassaroh, 2024)</w:t>
      </w:r>
      <w:r w:rsidR="003C1169">
        <w:rPr>
          <w:rFonts w:ascii="Times New Roman" w:hAnsi="Times New Roman"/>
          <w:b w:val="0"/>
          <w:sz w:val="24"/>
          <w:szCs w:val="24"/>
          <w:lang w:val="en-US"/>
        </w:rPr>
        <w:fldChar w:fldCharType="end"/>
      </w:r>
      <w:r w:rsidR="003C1169">
        <w:rPr>
          <w:rFonts w:ascii="Times New Roman" w:hAnsi="Times New Roman"/>
          <w:b w:val="0"/>
          <w:sz w:val="24"/>
          <w:szCs w:val="24"/>
          <w:lang w:val="en-US"/>
        </w:rPr>
        <w:t xml:space="preserve">. </w:t>
      </w:r>
      <w:r w:rsidRPr="00EB4C0F">
        <w:rPr>
          <w:rFonts w:ascii="Times New Roman" w:hAnsi="Times New Roman"/>
          <w:b w:val="0"/>
          <w:sz w:val="24"/>
          <w:szCs w:val="24"/>
          <w:lang w:val="en-US"/>
        </w:rPr>
        <w:t>Tim ahli mendukung para peserta dengan bimbingan teknis untuk memastikan pemahaman yang mendalam.</w:t>
      </w:r>
    </w:p>
    <w:p w:rsidR="00EB4C0F" w:rsidRDefault="00EB4C0F" w:rsidP="00EB4C0F">
      <w:pPr>
        <w:pStyle w:val="NoSpacing"/>
        <w:numPr>
          <w:ilvl w:val="0"/>
          <w:numId w:val="6"/>
        </w:numPr>
        <w:jc w:val="both"/>
        <w:rPr>
          <w:rFonts w:ascii="Times New Roman" w:hAnsi="Times New Roman"/>
          <w:b w:val="0"/>
          <w:sz w:val="24"/>
          <w:szCs w:val="24"/>
          <w:lang w:val="en-US"/>
        </w:rPr>
      </w:pPr>
      <w:r w:rsidRPr="00EB4C0F">
        <w:rPr>
          <w:rFonts w:ascii="Times New Roman" w:hAnsi="Times New Roman"/>
          <w:b w:val="0"/>
          <w:sz w:val="24"/>
          <w:szCs w:val="24"/>
          <w:lang w:val="en-US"/>
        </w:rPr>
        <w:t xml:space="preserve">Praktik Mandiri dan Umpan Balik: Guru diberi kesempatan untuk mengaplikasikan teknologi AI dalam simulasi kelas. Setelah itu, mereka menerima umpan balik </w:t>
      </w:r>
      <w:r w:rsidRPr="00EB4C0F">
        <w:rPr>
          <w:rFonts w:ascii="Times New Roman" w:hAnsi="Times New Roman"/>
          <w:b w:val="0"/>
          <w:sz w:val="24"/>
          <w:szCs w:val="24"/>
          <w:lang w:val="en-US"/>
        </w:rPr>
        <w:lastRenderedPageBreak/>
        <w:t>konstruktif untuk meningkatkan efektivitas pengajaran.</w:t>
      </w:r>
    </w:p>
    <w:p w:rsidR="000479C0" w:rsidRDefault="000479C0" w:rsidP="000479C0">
      <w:pPr>
        <w:pStyle w:val="NoSpacing"/>
        <w:ind w:left="720"/>
        <w:jc w:val="both"/>
        <w:rPr>
          <w:rFonts w:ascii="Times New Roman" w:hAnsi="Times New Roman"/>
          <w:b w:val="0"/>
          <w:sz w:val="24"/>
          <w:szCs w:val="24"/>
          <w:lang w:val="en-US"/>
        </w:rPr>
      </w:pPr>
    </w:p>
    <w:p w:rsidR="00EB4C0F" w:rsidRPr="00EB4C0F" w:rsidRDefault="00EB4C0F" w:rsidP="000479C0">
      <w:pPr>
        <w:pStyle w:val="NoSpacing"/>
        <w:ind w:firstLine="709"/>
        <w:jc w:val="both"/>
        <w:rPr>
          <w:rFonts w:ascii="Times New Roman" w:hAnsi="Times New Roman"/>
          <w:b w:val="0"/>
          <w:sz w:val="24"/>
          <w:szCs w:val="24"/>
          <w:lang w:val="en-US"/>
        </w:rPr>
      </w:pPr>
      <w:r w:rsidRPr="00EB4C0F">
        <w:rPr>
          <w:rFonts w:ascii="Times New Roman" w:hAnsi="Times New Roman"/>
          <w:b w:val="0"/>
          <w:sz w:val="24"/>
          <w:szCs w:val="24"/>
          <w:lang w:val="en-US"/>
        </w:rPr>
        <w:t>Selain itu, workshop ini juga menyampaikan tentang inovasi learning chatbot dan aplikasi berbasis AI lainnya yang relevan bagi guru. Inovasi ini diharapkan dapat membantu guru dalam menyediakan pengalaman belajar yang lebih interaktif dan responsif, serta mendukung pengembangan materi ajar yang lebih menarik dan efektif. Guru akan diperkenalkan dengan cara kerja chatbot sebagai asisten virtual dalam pembelajaran bahasa Inggris, serta bagaimana mengintegrasikan aplikasi ini ke dalam aktivit</w:t>
      </w:r>
      <w:r w:rsidR="000479C0">
        <w:rPr>
          <w:rFonts w:ascii="Times New Roman" w:hAnsi="Times New Roman"/>
          <w:b w:val="0"/>
          <w:sz w:val="24"/>
          <w:szCs w:val="24"/>
          <w:lang w:val="en-US"/>
        </w:rPr>
        <w:t>as belajar mengajar sehari-hari</w:t>
      </w:r>
      <w:r w:rsidRPr="00EB4C0F">
        <w:rPr>
          <w:rFonts w:ascii="Times New Roman" w:hAnsi="Times New Roman"/>
          <w:b w:val="0"/>
          <w:sz w:val="24"/>
          <w:szCs w:val="24"/>
          <w:lang w:val="en-US"/>
        </w:rPr>
        <w:t xml:space="preserve"> </w:t>
      </w:r>
    </w:p>
    <w:p w:rsidR="007407FF" w:rsidRDefault="007407FF" w:rsidP="00D56051">
      <w:pPr>
        <w:jc w:val="both"/>
        <w:rPr>
          <w:b/>
        </w:rPr>
      </w:pPr>
    </w:p>
    <w:p w:rsidR="00D56051" w:rsidRDefault="00D56051" w:rsidP="00D56051">
      <w:pPr>
        <w:jc w:val="both"/>
        <w:rPr>
          <w:b/>
        </w:rPr>
      </w:pPr>
      <w:r w:rsidRPr="002E36A8">
        <w:rPr>
          <w:b/>
        </w:rPr>
        <w:t>PEMBAHASAN</w:t>
      </w:r>
    </w:p>
    <w:p w:rsidR="00D56051" w:rsidRPr="000479C0" w:rsidRDefault="00D56051" w:rsidP="00D56051">
      <w:pPr>
        <w:jc w:val="both"/>
        <w:rPr>
          <w:b/>
        </w:rPr>
      </w:pPr>
    </w:p>
    <w:p w:rsidR="004F66F0" w:rsidRDefault="000479C0" w:rsidP="004F66F0">
      <w:pPr>
        <w:autoSpaceDE w:val="0"/>
        <w:autoSpaceDN w:val="0"/>
        <w:adjustRightInd w:val="0"/>
        <w:ind w:firstLine="709"/>
        <w:jc w:val="both"/>
      </w:pPr>
      <w:r>
        <w:t>Pelaksanaa</w:t>
      </w:r>
      <w:r w:rsidR="003C1169">
        <w:t xml:space="preserve">n workshop ini dihadiri oleh </w:t>
      </w:r>
      <w:r>
        <w:t>guru dari SD Swasta I</w:t>
      </w:r>
      <w:r>
        <w:t>s</w:t>
      </w:r>
      <w:r>
        <w:t>lami Annur Air Joman Baru. Be</w:t>
      </w:r>
      <w:r>
        <w:t>r</w:t>
      </w:r>
      <w:r>
        <w:t>dasarkan hasil pre-test, mayoritas p</w:t>
      </w:r>
      <w:r>
        <w:t>e</w:t>
      </w:r>
      <w:r>
        <w:t>serta menunjukkan pemahaman yang terbatas mengenai penggunaan teknologi AI dalam pembelajaran b</w:t>
      </w:r>
      <w:r>
        <w:t>a</w:t>
      </w:r>
      <w:r>
        <w:t>hasa Inggris. Namun, setelah meng</w:t>
      </w:r>
      <w:r>
        <w:t>i</w:t>
      </w:r>
      <w:r>
        <w:t>kuti sesi pelatihan dan pendampingan, terjadi peningkatan signifikan dalam pem</w:t>
      </w:r>
      <w:r w:rsidR="004F66F0">
        <w:t>ahaman dan keterampilan mer</w:t>
      </w:r>
      <w:r w:rsidR="004F66F0">
        <w:t>e</w:t>
      </w:r>
      <w:r w:rsidR="004F66F0">
        <w:t>ka.</w:t>
      </w:r>
      <w:r w:rsidR="009B099F">
        <w:t xml:space="preserve">maka peserta menyaksikan video dan tutorial melalui aplikasi </w:t>
      </w:r>
      <w:r w:rsidR="00D679BC" w:rsidRPr="00D679BC">
        <w:rPr>
          <w:i/>
        </w:rPr>
        <w:t>Chatbot</w:t>
      </w:r>
      <w:r w:rsidR="00D679BC">
        <w:rPr>
          <w:i/>
        </w:rPr>
        <w:t xml:space="preserve"> </w:t>
      </w:r>
      <w:r w:rsidR="00D679BC">
        <w:t xml:space="preserve">dilink: </w:t>
      </w:r>
      <w:bookmarkStart w:id="0" w:name="_GoBack"/>
      <w:bookmarkEnd w:id="0"/>
      <w:r w:rsidR="00D679BC">
        <w:fldChar w:fldCharType="begin"/>
      </w:r>
      <w:r w:rsidR="00D679BC">
        <w:instrText xml:space="preserve"> HYPERLINK "</w:instrText>
      </w:r>
      <w:r w:rsidR="00D679BC" w:rsidRPr="00D679BC">
        <w:instrText>https://www.youtube.com/watch?v=-tBVfHuf_cU</w:instrText>
      </w:r>
      <w:r w:rsidR="00D679BC">
        <w:instrText xml:space="preserve">" </w:instrText>
      </w:r>
      <w:r w:rsidR="00D679BC">
        <w:fldChar w:fldCharType="separate"/>
      </w:r>
      <w:r w:rsidR="00D679BC" w:rsidRPr="00A36899">
        <w:rPr>
          <w:rStyle w:val="Hyperlink"/>
        </w:rPr>
        <w:t>https://www.youtube.com/watch?v=-tBVfHuf_cU</w:t>
      </w:r>
      <w:r w:rsidR="00D679BC">
        <w:fldChar w:fldCharType="end"/>
      </w:r>
    </w:p>
    <w:p w:rsidR="004F66F0" w:rsidRDefault="000479C0" w:rsidP="004F66F0">
      <w:pPr>
        <w:autoSpaceDE w:val="0"/>
        <w:autoSpaceDN w:val="0"/>
        <w:adjustRightInd w:val="0"/>
        <w:ind w:firstLine="709"/>
        <w:jc w:val="both"/>
      </w:pPr>
      <w:r>
        <w:t>Para peserta mampu me</w:t>
      </w:r>
      <w:r>
        <w:t>n</w:t>
      </w:r>
      <w:r>
        <w:t>goperasikan aplikasi berbasis AI se</w:t>
      </w:r>
      <w:r>
        <w:t>p</w:t>
      </w:r>
      <w:r>
        <w:t>erti learning chatbot, platform pe</w:t>
      </w:r>
      <w:r>
        <w:t>m</w:t>
      </w:r>
      <w:r>
        <w:t>belajaran adaptif, dan alat bantu inte</w:t>
      </w:r>
      <w:r>
        <w:t>r</w:t>
      </w:r>
      <w:r>
        <w:t xml:space="preserve">aktif lainnya. Selain itu, para guru menunjukkan kreativitas dalam merancang rencana pembelajaran yang </w:t>
      </w:r>
      <w:r>
        <w:lastRenderedPageBreak/>
        <w:t>mengintegrasikan teknologi tersebut.</w:t>
      </w:r>
      <w:r w:rsidR="004F66F0">
        <w:t xml:space="preserve"> Diskusi kelompok dan studi kasus selama workshop juga mendorong munculnya ide-ide inovatif untuk di</w:t>
      </w:r>
      <w:r w:rsidR="004F66F0">
        <w:t>t</w:t>
      </w:r>
      <w:r w:rsidR="004F66F0">
        <w:t xml:space="preserve">erapkan di kelas masing-masing.Hal dapat dilihat contoh gambar 1 bentuk aplikasi chatbot </w:t>
      </w:r>
    </w:p>
    <w:p w:rsidR="004F66F0" w:rsidRDefault="004F66F0" w:rsidP="004F66F0">
      <w:pPr>
        <w:autoSpaceDE w:val="0"/>
        <w:autoSpaceDN w:val="0"/>
        <w:adjustRightInd w:val="0"/>
        <w:ind w:firstLine="709"/>
        <w:jc w:val="both"/>
      </w:pPr>
    </w:p>
    <w:p w:rsidR="004F66F0" w:rsidRDefault="004F66F0" w:rsidP="004F66F0">
      <w:pPr>
        <w:autoSpaceDE w:val="0"/>
        <w:autoSpaceDN w:val="0"/>
        <w:adjustRightInd w:val="0"/>
        <w:jc w:val="both"/>
      </w:pPr>
      <w:r>
        <w:rPr>
          <w:noProof/>
        </w:rPr>
        <w:drawing>
          <wp:inline distT="0" distB="0" distL="0" distR="0" wp14:anchorId="6F02289A" wp14:editId="40DC825F">
            <wp:extent cx="2366374" cy="1518250"/>
            <wp:effectExtent l="0" t="0" r="0" b="6350"/>
            <wp:docPr id="3" name="Picture 3" descr="C:\Users\Administrator\Desktop\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Untitl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67302" cy="1518845"/>
                    </a:xfrm>
                    <a:prstGeom prst="rect">
                      <a:avLst/>
                    </a:prstGeom>
                    <a:noFill/>
                    <a:ln>
                      <a:noFill/>
                    </a:ln>
                  </pic:spPr>
                </pic:pic>
              </a:graphicData>
            </a:graphic>
          </wp:inline>
        </w:drawing>
      </w:r>
    </w:p>
    <w:p w:rsidR="004F66F0" w:rsidRDefault="004F66F0" w:rsidP="004F66F0">
      <w:pPr>
        <w:autoSpaceDE w:val="0"/>
        <w:autoSpaceDN w:val="0"/>
        <w:adjustRightInd w:val="0"/>
        <w:ind w:firstLine="709"/>
        <w:jc w:val="both"/>
      </w:pPr>
      <w:r>
        <w:t xml:space="preserve">Gambar 1 aplikasi chatbot </w:t>
      </w:r>
    </w:p>
    <w:p w:rsidR="004F66F0" w:rsidRDefault="004F66F0" w:rsidP="004F66F0">
      <w:pPr>
        <w:autoSpaceDE w:val="0"/>
        <w:autoSpaceDN w:val="0"/>
        <w:adjustRightInd w:val="0"/>
        <w:ind w:firstLine="709"/>
        <w:jc w:val="both"/>
      </w:pPr>
    </w:p>
    <w:p w:rsidR="000479C0" w:rsidRPr="000479C0" w:rsidRDefault="000479C0" w:rsidP="004F66F0">
      <w:pPr>
        <w:autoSpaceDE w:val="0"/>
        <w:autoSpaceDN w:val="0"/>
        <w:adjustRightInd w:val="0"/>
        <w:ind w:firstLine="709"/>
        <w:jc w:val="both"/>
      </w:pPr>
      <w:r>
        <w:t>Hasil observasi menunjukkan bahwa penggunaan teknologi AI membantu meningkatkan motivasi belajar siswa, terutama melalui fitur interaktif dan umpan balik real-time yang diberikan oleh aplikasi. Guru juga merasa lebih percaya diri dalam mengeksplorasi metode pengajaran baru, yang sebelumnya dirasa sulit tanpa dukungan teknologi.</w:t>
      </w:r>
      <w:r w:rsidR="006E52D9">
        <w:t xml:space="preserve"> Untuk mempermudah bagi guru dalam in</w:t>
      </w:r>
      <w:r w:rsidR="006E52D9">
        <w:t>o</w:t>
      </w:r>
      <w:r w:rsidR="006E52D9">
        <w:t xml:space="preserve">vasi teknologi maka guru </w:t>
      </w:r>
      <w:r w:rsidR="006E52D9" w:rsidRPr="006E52D9">
        <w:t>SD Swasta Islami Annur Air Joman Baru</w:t>
      </w:r>
      <w:r w:rsidR="006E52D9">
        <w:t xml:space="preserve"> harus log in diaplikasi mereka seperti ga</w:t>
      </w:r>
      <w:r w:rsidR="006E52D9">
        <w:t>m</w:t>
      </w:r>
      <w:r w:rsidR="006E52D9">
        <w:t xml:space="preserve">bar dibawah ini </w:t>
      </w:r>
    </w:p>
    <w:p w:rsidR="002E36A8" w:rsidRPr="002E36A8" w:rsidRDefault="002E36A8" w:rsidP="00D56051">
      <w:pPr>
        <w:jc w:val="both"/>
      </w:pPr>
    </w:p>
    <w:p w:rsidR="00FD7BDE" w:rsidRPr="002E36A8" w:rsidRDefault="006E52D9" w:rsidP="00D56051">
      <w:pPr>
        <w:pStyle w:val="ListParagraph"/>
        <w:tabs>
          <w:tab w:val="left" w:pos="3396"/>
        </w:tabs>
        <w:ind w:left="0"/>
        <w:jc w:val="both"/>
        <w:rPr>
          <w:b/>
        </w:rPr>
      </w:pPr>
      <w:r>
        <w:rPr>
          <w:b/>
          <w:noProof/>
        </w:rPr>
        <w:drawing>
          <wp:inline distT="0" distB="0" distL="0" distR="0" wp14:anchorId="66825C0A" wp14:editId="3211CA32">
            <wp:extent cx="2372264" cy="1483743"/>
            <wp:effectExtent l="0" t="0" r="0" b="2540"/>
            <wp:docPr id="4" name="Picture 4" descr="C:\Users\Administrator\Desktop\Untitled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Desktop\Untitled 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76170" cy="1486186"/>
                    </a:xfrm>
                    <a:prstGeom prst="rect">
                      <a:avLst/>
                    </a:prstGeom>
                    <a:noFill/>
                    <a:ln>
                      <a:noFill/>
                    </a:ln>
                  </pic:spPr>
                </pic:pic>
              </a:graphicData>
            </a:graphic>
          </wp:inline>
        </w:drawing>
      </w:r>
    </w:p>
    <w:p w:rsidR="006E52D9" w:rsidRDefault="006E52D9" w:rsidP="006E52D9">
      <w:pPr>
        <w:pStyle w:val="ListParagraph"/>
        <w:tabs>
          <w:tab w:val="left" w:pos="3396"/>
        </w:tabs>
        <w:ind w:left="0"/>
        <w:jc w:val="center"/>
        <w:rPr>
          <w:b/>
        </w:rPr>
      </w:pPr>
      <w:r>
        <w:t xml:space="preserve">Gambar 1 log in chatbot </w:t>
      </w:r>
    </w:p>
    <w:p w:rsidR="006E52D9" w:rsidRDefault="006E52D9" w:rsidP="00D56051">
      <w:pPr>
        <w:pStyle w:val="ListParagraph"/>
        <w:tabs>
          <w:tab w:val="left" w:pos="3396"/>
        </w:tabs>
        <w:ind w:left="0"/>
        <w:jc w:val="both"/>
        <w:rPr>
          <w:b/>
        </w:rPr>
      </w:pPr>
    </w:p>
    <w:p w:rsidR="00D56051" w:rsidRPr="002E36A8" w:rsidRDefault="00D56051" w:rsidP="00D56051">
      <w:pPr>
        <w:pStyle w:val="ListParagraph"/>
        <w:tabs>
          <w:tab w:val="left" w:pos="3396"/>
        </w:tabs>
        <w:ind w:left="0"/>
        <w:jc w:val="both"/>
        <w:rPr>
          <w:b/>
        </w:rPr>
      </w:pPr>
      <w:r w:rsidRPr="002E36A8">
        <w:rPr>
          <w:b/>
        </w:rPr>
        <w:t>SIMPULAN</w:t>
      </w:r>
    </w:p>
    <w:p w:rsidR="00D56051" w:rsidRPr="002E36A8" w:rsidRDefault="00D56051" w:rsidP="00D56051">
      <w:pPr>
        <w:pStyle w:val="ListParagraph"/>
        <w:tabs>
          <w:tab w:val="left" w:pos="3396"/>
        </w:tabs>
        <w:ind w:left="0"/>
        <w:jc w:val="both"/>
      </w:pPr>
    </w:p>
    <w:p w:rsidR="00577933" w:rsidRPr="00577933" w:rsidRDefault="00577933" w:rsidP="00577933">
      <w:pPr>
        <w:ind w:firstLine="709"/>
        <w:jc w:val="both"/>
        <w:rPr>
          <w:lang w:val="id-ID"/>
        </w:rPr>
      </w:pPr>
      <w:r>
        <w:t>Workshop Inovasi Pembelaj</w:t>
      </w:r>
      <w:r>
        <w:t>a</w:t>
      </w:r>
      <w:r>
        <w:t>ran Bahasa Inggris Berbasis Teknologi AI ini berhasil meningkatkan komp</w:t>
      </w:r>
      <w:r>
        <w:t>e</w:t>
      </w:r>
      <w:r>
        <w:t>tensi guru dalam mengintegrasikan teknologi AI ke dalam pembelajaran. Program ini tidak hanya memperluas wawasan para guru mengenai potensi AI dalam pendidikan, tetapi juga mendorong mereka untuk mengadopsi pendekatan pengajaran yang lebih kreatif dan efektif.</w:t>
      </w:r>
    </w:p>
    <w:p w:rsidR="00184D2A" w:rsidRPr="002E36A8" w:rsidRDefault="00577933" w:rsidP="00577933">
      <w:pPr>
        <w:tabs>
          <w:tab w:val="left" w:pos="0"/>
        </w:tabs>
        <w:jc w:val="both"/>
      </w:pPr>
      <w:r>
        <w:tab/>
        <w:t>Hasil pelatihan menunjukkan peningkatan signifikan dalam pem</w:t>
      </w:r>
      <w:r>
        <w:t>a</w:t>
      </w:r>
      <w:r>
        <w:t>haman dan keterampilan guru terkait penggunaan aplikasi berbasis AI. Selain itu, workshop ini berkontribusi pada terciptanya lingkungan belajar yang lebih dinamis dan berpusat pada siswa. Ke depan, diharapkan para guru dapat terus mengembangkan kema</w:t>
      </w:r>
      <w:r>
        <w:t>m</w:t>
      </w:r>
      <w:r>
        <w:t>puan mereka dan berbagi praktik baik dengan rekan sejawat di lingkungan pendidikan lainnya.</w:t>
      </w:r>
    </w:p>
    <w:p w:rsidR="00A142B8" w:rsidRPr="002E36A8" w:rsidRDefault="00A142B8" w:rsidP="00D56051">
      <w:pPr>
        <w:tabs>
          <w:tab w:val="left" w:pos="0"/>
        </w:tabs>
        <w:jc w:val="both"/>
        <w:rPr>
          <w:b/>
        </w:rPr>
      </w:pPr>
    </w:p>
    <w:p w:rsidR="00B160C2" w:rsidRPr="002E36A8" w:rsidRDefault="00B160C2" w:rsidP="00B160C2">
      <w:pPr>
        <w:rPr>
          <w:b/>
          <w:lang w:val="id-ID"/>
        </w:rPr>
      </w:pPr>
      <w:r w:rsidRPr="002E36A8">
        <w:rPr>
          <w:b/>
        </w:rPr>
        <w:t>UCAPAN TERIMA KASIH</w:t>
      </w:r>
    </w:p>
    <w:p w:rsidR="00B160C2" w:rsidRPr="002E36A8" w:rsidRDefault="00B160C2" w:rsidP="00B160C2">
      <w:pPr>
        <w:rPr>
          <w:b/>
          <w:lang w:val="id-ID"/>
        </w:rPr>
      </w:pPr>
    </w:p>
    <w:p w:rsidR="00FD7BDE" w:rsidRPr="00EB4C0F" w:rsidRDefault="00EB4C0F" w:rsidP="00EB4C0F">
      <w:pPr>
        <w:tabs>
          <w:tab w:val="left" w:pos="720"/>
        </w:tabs>
        <w:ind w:firstLine="567"/>
        <w:jc w:val="both"/>
        <w:rPr>
          <w:b/>
          <w:lang w:val="id-ID"/>
        </w:rPr>
      </w:pPr>
      <w:r w:rsidRPr="00EB4C0F">
        <w:t>Kami mengucapkan terima kasih yang sebesar-besarnya kepada Ketua LPPM Universitas Royal atas dukungan dan bimbingannya dalam pelaksanaan kegiatan pengabdian ini. Ucapan terima kasih juga kami sa</w:t>
      </w:r>
      <w:r w:rsidRPr="00EB4C0F">
        <w:t>m</w:t>
      </w:r>
      <w:r w:rsidRPr="00EB4C0F">
        <w:t>paikan kepada pihak SD Swasta Islami Annur Air Joman Baru yang telah memberikan kesempatan dan fasilitas untuk menyelenggarakan workshop ini. Selain itu, kami menghargai semua pihak yang telah berperan aktif dalam mendukung keberhasilan kegiatan ini, termasuk para peserta yang telah berpartisipasi dengan a</w:t>
      </w:r>
      <w:r w:rsidR="00C9523D">
        <w:t>n</w:t>
      </w:r>
      <w:r w:rsidRPr="00EB4C0F">
        <w:t>tusias</w:t>
      </w:r>
    </w:p>
    <w:p w:rsidR="00835AAB" w:rsidRPr="002E36A8" w:rsidRDefault="00835AAB" w:rsidP="00FA569A">
      <w:pPr>
        <w:tabs>
          <w:tab w:val="left" w:pos="720"/>
        </w:tabs>
        <w:jc w:val="both"/>
        <w:rPr>
          <w:b/>
        </w:rPr>
      </w:pPr>
    </w:p>
    <w:p w:rsidR="003921D4" w:rsidRPr="002E36A8" w:rsidRDefault="003921D4" w:rsidP="003921D4">
      <w:pPr>
        <w:pStyle w:val="ListParagraph"/>
        <w:tabs>
          <w:tab w:val="left" w:pos="3396"/>
        </w:tabs>
        <w:ind w:left="0"/>
        <w:jc w:val="both"/>
        <w:rPr>
          <w:b/>
          <w:lang w:val="id-ID"/>
        </w:rPr>
      </w:pPr>
      <w:r w:rsidRPr="002E36A8">
        <w:rPr>
          <w:b/>
        </w:rPr>
        <w:t>DAFTAR PUSTAKA</w:t>
      </w:r>
    </w:p>
    <w:p w:rsidR="00202813" w:rsidRPr="002E36A8" w:rsidRDefault="00202813" w:rsidP="00FA569A">
      <w:pPr>
        <w:tabs>
          <w:tab w:val="left" w:pos="720"/>
        </w:tabs>
        <w:jc w:val="both"/>
        <w:rPr>
          <w:b/>
        </w:rPr>
      </w:pPr>
    </w:p>
    <w:p w:rsidR="003C1169" w:rsidRPr="003C1169" w:rsidRDefault="00202813" w:rsidP="00C1448B">
      <w:pPr>
        <w:widowControl w:val="0"/>
        <w:autoSpaceDE w:val="0"/>
        <w:autoSpaceDN w:val="0"/>
        <w:adjustRightInd w:val="0"/>
        <w:ind w:left="480" w:hanging="480"/>
        <w:jc w:val="both"/>
        <w:rPr>
          <w:noProof/>
        </w:rPr>
      </w:pPr>
      <w:r w:rsidRPr="002E36A8">
        <w:rPr>
          <w:b/>
        </w:rPr>
        <w:lastRenderedPageBreak/>
        <w:fldChar w:fldCharType="begin" w:fldLock="1"/>
      </w:r>
      <w:r w:rsidRPr="002E36A8">
        <w:rPr>
          <w:b/>
        </w:rPr>
        <w:instrText xml:space="preserve">ADDIN Mendeley Bibliography CSL_BIBLIOGRAPHY </w:instrText>
      </w:r>
      <w:r w:rsidRPr="002E36A8">
        <w:rPr>
          <w:b/>
        </w:rPr>
        <w:fldChar w:fldCharType="separate"/>
      </w:r>
      <w:r w:rsidR="003C1169" w:rsidRPr="003C1169">
        <w:rPr>
          <w:noProof/>
        </w:rPr>
        <w:t xml:space="preserve">Akbar, J. S., Nurhidayah, V. A., Isma, S., Lubis, S., Sandy, W., Maulidiana, S., Setyaningrum, V., Ningrum, W. W., Astuti, N. M., &amp; Ilyas, F. S. (n.d.). </w:t>
      </w:r>
      <w:r w:rsidR="003C1169" w:rsidRPr="003C1169">
        <w:rPr>
          <w:i/>
          <w:iCs/>
          <w:noProof/>
        </w:rPr>
        <w:t>Model dan Metode pembelajaran Inovatif</w:t>
      </w:r>
      <w:r w:rsidR="003C1169" w:rsidRPr="003C1169">
        <w:rPr>
          <w:noProof/>
        </w:rPr>
        <w:t>.</w:t>
      </w:r>
    </w:p>
    <w:p w:rsidR="003C1169" w:rsidRPr="003C1169" w:rsidRDefault="003C1169" w:rsidP="00C1448B">
      <w:pPr>
        <w:widowControl w:val="0"/>
        <w:autoSpaceDE w:val="0"/>
        <w:autoSpaceDN w:val="0"/>
        <w:adjustRightInd w:val="0"/>
        <w:ind w:left="480" w:hanging="480"/>
        <w:jc w:val="both"/>
        <w:rPr>
          <w:noProof/>
        </w:rPr>
      </w:pPr>
      <w:r w:rsidRPr="003C1169">
        <w:rPr>
          <w:noProof/>
        </w:rPr>
        <w:t xml:space="preserve">B, I., Thamrin, A. N., &amp; Milani, A. (2024). Implementasi Etika Penggunaan Kecerdasan Buatan (AI) dalam Sistem Pendidikan dan Analisis Pembelajaran di Indonesia. </w:t>
      </w:r>
      <w:r w:rsidRPr="003C1169">
        <w:rPr>
          <w:i/>
          <w:iCs/>
          <w:noProof/>
        </w:rPr>
        <w:t>Digital Transformation Technology</w:t>
      </w:r>
      <w:r w:rsidRPr="003C1169">
        <w:rPr>
          <w:noProof/>
        </w:rPr>
        <w:t xml:space="preserve">, </w:t>
      </w:r>
      <w:r w:rsidRPr="003C1169">
        <w:rPr>
          <w:i/>
          <w:iCs/>
          <w:noProof/>
        </w:rPr>
        <w:t>4</w:t>
      </w:r>
      <w:r w:rsidRPr="003C1169">
        <w:rPr>
          <w:noProof/>
        </w:rPr>
        <w:t>(1), 714–723. https://doi.org/10.47709/digitech.v4i1.4512</w:t>
      </w:r>
    </w:p>
    <w:p w:rsidR="003C1169" w:rsidRPr="003C1169" w:rsidRDefault="003C1169" w:rsidP="00C1448B">
      <w:pPr>
        <w:widowControl w:val="0"/>
        <w:autoSpaceDE w:val="0"/>
        <w:autoSpaceDN w:val="0"/>
        <w:adjustRightInd w:val="0"/>
        <w:ind w:left="480" w:hanging="480"/>
        <w:jc w:val="both"/>
        <w:rPr>
          <w:noProof/>
        </w:rPr>
      </w:pPr>
      <w:r w:rsidRPr="003C1169">
        <w:rPr>
          <w:noProof/>
        </w:rPr>
        <w:t xml:space="preserve">Judijanto, Loso. Rafika Nisa,M. Amin Fatulloh, A.-A. (2024). PENGARUH KECERDASAN BUATAN TERHADAP PENGEMBANGAN KOGNITIF DALAM PENDIDIKAN. </w:t>
      </w:r>
      <w:r w:rsidRPr="003C1169">
        <w:rPr>
          <w:i/>
          <w:iCs/>
          <w:noProof/>
        </w:rPr>
        <w:t>Jurnal Ilmu Pendidikan Dan Kearifan Lokal (JIPKL)</w:t>
      </w:r>
      <w:r w:rsidRPr="003C1169">
        <w:rPr>
          <w:noProof/>
        </w:rPr>
        <w:t xml:space="preserve">, </w:t>
      </w:r>
      <w:r w:rsidRPr="003C1169">
        <w:rPr>
          <w:i/>
          <w:iCs/>
          <w:noProof/>
        </w:rPr>
        <w:t>4</w:t>
      </w:r>
      <w:r w:rsidRPr="003C1169">
        <w:rPr>
          <w:noProof/>
        </w:rPr>
        <w:t>(1), 358–368. file:///C:/Users/Administrator/Downloads/_PENGARUH+KECERDASAN+BUATAN+TERHADAP+PENGEMBANGAN+KOGNITIF+DALAM+PENDIDIKAN.pdf</w:t>
      </w:r>
    </w:p>
    <w:p w:rsidR="003C1169" w:rsidRPr="003C1169" w:rsidRDefault="003C1169" w:rsidP="00C1448B">
      <w:pPr>
        <w:widowControl w:val="0"/>
        <w:autoSpaceDE w:val="0"/>
        <w:autoSpaceDN w:val="0"/>
        <w:adjustRightInd w:val="0"/>
        <w:ind w:left="480" w:hanging="480"/>
        <w:jc w:val="both"/>
        <w:rPr>
          <w:noProof/>
        </w:rPr>
      </w:pPr>
      <w:r w:rsidRPr="003C1169">
        <w:rPr>
          <w:noProof/>
        </w:rPr>
        <w:t xml:space="preserve">Malik, A. R., Januarty, R., Safira, I., Rizal, A., Pembelajaran, D., Dasar, P., &amp; Guru, K. (2024). </w:t>
      </w:r>
      <w:r w:rsidRPr="003C1169">
        <w:rPr>
          <w:i/>
          <w:iCs/>
          <w:noProof/>
        </w:rPr>
        <w:t>WORKSHOP DESAIN PEMBELAJARAN BERBASIS ARTIFICIAL INTELLIGENCE PADA SEKOLAH DASAR DI UPT SPF SD INPRES</w:t>
      </w:r>
      <w:r w:rsidRPr="003C1169">
        <w:rPr>
          <w:noProof/>
        </w:rPr>
        <w:t xml:space="preserve">. </w:t>
      </w:r>
      <w:r w:rsidRPr="003C1169">
        <w:rPr>
          <w:i/>
          <w:iCs/>
          <w:noProof/>
        </w:rPr>
        <w:t>5</w:t>
      </w:r>
      <w:r w:rsidRPr="003C1169">
        <w:rPr>
          <w:noProof/>
        </w:rPr>
        <w:t>(5), 8403–8407.</w:t>
      </w:r>
    </w:p>
    <w:p w:rsidR="003C1169" w:rsidRPr="003C1169" w:rsidRDefault="003C1169" w:rsidP="00C1448B">
      <w:pPr>
        <w:widowControl w:val="0"/>
        <w:autoSpaceDE w:val="0"/>
        <w:autoSpaceDN w:val="0"/>
        <w:adjustRightInd w:val="0"/>
        <w:ind w:left="480" w:hanging="480"/>
        <w:jc w:val="both"/>
        <w:rPr>
          <w:noProof/>
        </w:rPr>
      </w:pPr>
      <w:r w:rsidRPr="003C1169">
        <w:rPr>
          <w:noProof/>
        </w:rPr>
        <w:t xml:space="preserve">Muhammad Munsarif.Muhammad Sam’an. Safuan. (2025). Pemberdayaan Guru melalui Pelatihan Pemanfaatan Kecerdasan Buatan ( AI ) untuk Meningkatkan Kualitas </w:t>
      </w:r>
      <w:r w:rsidRPr="003C1169">
        <w:rPr>
          <w:noProof/>
        </w:rPr>
        <w:lastRenderedPageBreak/>
        <w:t xml:space="preserve">Pembelajaran di Era Digital Teacher Empowerment through Artificial Intelligence ( AI ) Utilization Training to Improve the Quality of Learning in the Digi. </w:t>
      </w:r>
      <w:r w:rsidRPr="003C1169">
        <w:rPr>
          <w:i/>
          <w:iCs/>
          <w:noProof/>
        </w:rPr>
        <w:t>ASPIRASI : Publikasi Hasil Pengabdian Dan Kegiatan Masyarakat</w:t>
      </w:r>
      <w:r w:rsidRPr="003C1169">
        <w:rPr>
          <w:noProof/>
        </w:rPr>
        <w:t>. https://doi.org/https://doi.org/10.61132/aspirasi.v3i1.1379</w:t>
      </w:r>
    </w:p>
    <w:p w:rsidR="003C1169" w:rsidRPr="003C1169" w:rsidRDefault="003C1169" w:rsidP="00C1448B">
      <w:pPr>
        <w:widowControl w:val="0"/>
        <w:autoSpaceDE w:val="0"/>
        <w:autoSpaceDN w:val="0"/>
        <w:adjustRightInd w:val="0"/>
        <w:ind w:left="480" w:hanging="480"/>
        <w:jc w:val="both"/>
        <w:rPr>
          <w:noProof/>
        </w:rPr>
      </w:pPr>
      <w:r w:rsidRPr="003C1169">
        <w:rPr>
          <w:noProof/>
        </w:rPr>
        <w:t xml:space="preserve">Muyassaroh. (2024). </w:t>
      </w:r>
      <w:r w:rsidRPr="003C1169">
        <w:rPr>
          <w:i/>
          <w:iCs/>
          <w:noProof/>
        </w:rPr>
        <w:t>PENDAMPINGAN PENERAPAN TEKNOLOGI PEMBELAJARAN BERBASIS AI UNTUK GURU BAHASA</w:t>
      </w:r>
      <w:r w:rsidRPr="003C1169">
        <w:rPr>
          <w:noProof/>
        </w:rPr>
        <w:t xml:space="preserve">. </w:t>
      </w:r>
      <w:r w:rsidRPr="003C1169">
        <w:rPr>
          <w:i/>
          <w:iCs/>
          <w:noProof/>
        </w:rPr>
        <w:t>2</w:t>
      </w:r>
      <w:r w:rsidRPr="003C1169">
        <w:rPr>
          <w:noProof/>
        </w:rPr>
        <w:t>(2). file:///C:/Users/Administrator/Downloads/983-Article Text-3146-1-10-20240827-1.pdf</w:t>
      </w:r>
    </w:p>
    <w:p w:rsidR="003C1169" w:rsidRPr="003C1169" w:rsidRDefault="003C1169" w:rsidP="00C1448B">
      <w:pPr>
        <w:widowControl w:val="0"/>
        <w:autoSpaceDE w:val="0"/>
        <w:autoSpaceDN w:val="0"/>
        <w:adjustRightInd w:val="0"/>
        <w:ind w:left="480" w:hanging="480"/>
        <w:jc w:val="both"/>
        <w:rPr>
          <w:noProof/>
        </w:rPr>
      </w:pPr>
      <w:r w:rsidRPr="003C1169">
        <w:rPr>
          <w:noProof/>
        </w:rPr>
        <w:t xml:space="preserve">Nurhayti, stenlly sedubun, Elina lulu Binawati Rumapea, A. (n.d.). </w:t>
      </w:r>
      <w:r w:rsidRPr="003C1169">
        <w:rPr>
          <w:i/>
          <w:iCs/>
          <w:noProof/>
        </w:rPr>
        <w:t>INOVASI PENDIDIKAN DI ERA DIGITAL</w:t>
      </w:r>
      <w:r w:rsidRPr="003C1169">
        <w:rPr>
          <w:noProof/>
        </w:rPr>
        <w:t>.</w:t>
      </w:r>
    </w:p>
    <w:p w:rsidR="003C1169" w:rsidRPr="003C1169" w:rsidRDefault="003C1169" w:rsidP="00C1448B">
      <w:pPr>
        <w:widowControl w:val="0"/>
        <w:autoSpaceDE w:val="0"/>
        <w:autoSpaceDN w:val="0"/>
        <w:adjustRightInd w:val="0"/>
        <w:ind w:left="480" w:hanging="480"/>
        <w:jc w:val="both"/>
        <w:rPr>
          <w:noProof/>
        </w:rPr>
      </w:pPr>
      <w:r w:rsidRPr="003C1169">
        <w:rPr>
          <w:noProof/>
        </w:rPr>
        <w:t xml:space="preserve">Suryanto, A. E., Lumbantobing, M. A., &amp; Pancawati, R. (2024). </w:t>
      </w:r>
      <w:r w:rsidRPr="003C1169">
        <w:rPr>
          <w:i/>
          <w:iCs/>
          <w:noProof/>
        </w:rPr>
        <w:t xml:space="preserve">Transformasi Pendidikan Melalui </w:t>
      </w:r>
      <w:r w:rsidRPr="003C1169">
        <w:rPr>
          <w:i/>
          <w:iCs/>
          <w:noProof/>
        </w:rPr>
        <w:lastRenderedPageBreak/>
        <w:t>Penggunaan Chatbot : Manfaat , Tantangan , dan Rekomendasi untuk Masa Depan</w:t>
      </w:r>
      <w:r w:rsidRPr="003C1169">
        <w:rPr>
          <w:noProof/>
        </w:rPr>
        <w:t xml:space="preserve">. </w:t>
      </w:r>
      <w:r w:rsidRPr="003C1169">
        <w:rPr>
          <w:i/>
          <w:iCs/>
          <w:noProof/>
        </w:rPr>
        <w:t>06</w:t>
      </w:r>
      <w:r w:rsidRPr="003C1169">
        <w:rPr>
          <w:noProof/>
        </w:rPr>
        <w:t>(04), 20466–20477.</w:t>
      </w:r>
    </w:p>
    <w:p w:rsidR="003C1169" w:rsidRPr="003C1169" w:rsidRDefault="003C1169" w:rsidP="00C1448B">
      <w:pPr>
        <w:widowControl w:val="0"/>
        <w:autoSpaceDE w:val="0"/>
        <w:autoSpaceDN w:val="0"/>
        <w:adjustRightInd w:val="0"/>
        <w:ind w:left="480" w:hanging="480"/>
        <w:jc w:val="both"/>
        <w:rPr>
          <w:noProof/>
        </w:rPr>
      </w:pPr>
      <w:r w:rsidRPr="003C1169">
        <w:rPr>
          <w:noProof/>
        </w:rPr>
        <w:t xml:space="preserve">Talenta, P. I., Febrianto, A. R., &amp; Palangan, B. I. (2024). </w:t>
      </w:r>
      <w:r w:rsidRPr="003C1169">
        <w:rPr>
          <w:i/>
          <w:iCs/>
          <w:noProof/>
        </w:rPr>
        <w:t>Pelatihan Optimalisasi AI dalam Pembelajaran Bahasa Inggris bagi Guru-Guru MGMP Bahasa Inggris SMA / MA Kota Semarang</w:t>
      </w:r>
      <w:r w:rsidRPr="003C1169">
        <w:rPr>
          <w:noProof/>
        </w:rPr>
        <w:t xml:space="preserve">. </w:t>
      </w:r>
      <w:r w:rsidRPr="003C1169">
        <w:rPr>
          <w:i/>
          <w:iCs/>
          <w:noProof/>
        </w:rPr>
        <w:t>4</w:t>
      </w:r>
      <w:r w:rsidRPr="003C1169">
        <w:rPr>
          <w:noProof/>
        </w:rPr>
        <w:t>, 259–269.</w:t>
      </w:r>
    </w:p>
    <w:p w:rsidR="003C1169" w:rsidRPr="003C1169" w:rsidRDefault="003C1169" w:rsidP="00C1448B">
      <w:pPr>
        <w:widowControl w:val="0"/>
        <w:autoSpaceDE w:val="0"/>
        <w:autoSpaceDN w:val="0"/>
        <w:adjustRightInd w:val="0"/>
        <w:ind w:left="480" w:hanging="480"/>
        <w:jc w:val="both"/>
        <w:rPr>
          <w:noProof/>
        </w:rPr>
      </w:pPr>
      <w:r w:rsidRPr="003C1169">
        <w:rPr>
          <w:noProof/>
        </w:rPr>
        <w:t xml:space="preserve">Wahyu, T., Mukti, P., Wulandari, M., Purnamaningwulan, R. A., &amp; Baskara, F. X. R. (2024). </w:t>
      </w:r>
      <w:r w:rsidRPr="003C1169">
        <w:rPr>
          <w:i/>
          <w:iCs/>
          <w:noProof/>
        </w:rPr>
        <w:t>Pelatihan Penggunaan AI dalam Pengajaran Bahasa Inggris bagi Guru MGMP Bahasa Inggris Kabupaten Bantul</w:t>
      </w:r>
      <w:r w:rsidRPr="003C1169">
        <w:rPr>
          <w:noProof/>
        </w:rPr>
        <w:t xml:space="preserve">. </w:t>
      </w:r>
      <w:r w:rsidRPr="003C1169">
        <w:rPr>
          <w:i/>
          <w:iCs/>
          <w:noProof/>
        </w:rPr>
        <w:t>5</w:t>
      </w:r>
      <w:r w:rsidRPr="003C1169">
        <w:rPr>
          <w:noProof/>
        </w:rPr>
        <w:t>(3), 859–869.</w:t>
      </w:r>
    </w:p>
    <w:p w:rsidR="003C1169" w:rsidRPr="003C1169" w:rsidRDefault="003C1169" w:rsidP="00C1448B">
      <w:pPr>
        <w:widowControl w:val="0"/>
        <w:autoSpaceDE w:val="0"/>
        <w:autoSpaceDN w:val="0"/>
        <w:adjustRightInd w:val="0"/>
        <w:ind w:left="480" w:hanging="480"/>
        <w:jc w:val="both"/>
        <w:rPr>
          <w:noProof/>
        </w:rPr>
      </w:pPr>
      <w:r w:rsidRPr="003C1169">
        <w:rPr>
          <w:noProof/>
        </w:rPr>
        <w:t xml:space="preserve">Wyman, O., Wang, C., Zhang, M., Sesunan, A., &amp; Yolanda, L. (2023). Peran Teknologi dalam Transformasi Pendidikan di Indonesia. </w:t>
      </w:r>
      <w:r w:rsidRPr="003C1169">
        <w:rPr>
          <w:i/>
          <w:iCs/>
          <w:noProof/>
        </w:rPr>
        <w:t>Kemdikbud</w:t>
      </w:r>
      <w:r w:rsidRPr="003C1169">
        <w:rPr>
          <w:noProof/>
        </w:rPr>
        <w:t xml:space="preserve">, </w:t>
      </w:r>
      <w:r w:rsidRPr="003C1169">
        <w:rPr>
          <w:i/>
          <w:iCs/>
          <w:noProof/>
        </w:rPr>
        <w:t>4</w:t>
      </w:r>
      <w:r w:rsidRPr="003C1169">
        <w:rPr>
          <w:noProof/>
        </w:rPr>
        <w:t>(2), 1–88.</w:t>
      </w:r>
    </w:p>
    <w:p w:rsidR="00202813" w:rsidRPr="002E36A8" w:rsidRDefault="00202813" w:rsidP="00C1448B">
      <w:pPr>
        <w:widowControl w:val="0"/>
        <w:autoSpaceDE w:val="0"/>
        <w:autoSpaceDN w:val="0"/>
        <w:adjustRightInd w:val="0"/>
        <w:ind w:left="480" w:hanging="480"/>
        <w:jc w:val="both"/>
        <w:rPr>
          <w:b/>
        </w:rPr>
        <w:sectPr w:rsidR="00202813" w:rsidRPr="002E36A8" w:rsidSect="00620D8E">
          <w:type w:val="continuous"/>
          <w:pgSz w:w="11907" w:h="16839" w:code="9"/>
          <w:pgMar w:top="1701" w:right="1701" w:bottom="2268" w:left="2268" w:header="720" w:footer="720" w:gutter="0"/>
          <w:cols w:num="2" w:space="454"/>
          <w:docGrid w:linePitch="360"/>
        </w:sectPr>
      </w:pPr>
      <w:r w:rsidRPr="002E36A8">
        <w:rPr>
          <w:b/>
        </w:rPr>
        <w:fldChar w:fldCharType="end"/>
      </w:r>
    </w:p>
    <w:p w:rsidR="000164F0" w:rsidRPr="002E36A8" w:rsidRDefault="000164F0" w:rsidP="00D56051">
      <w:pPr>
        <w:pStyle w:val="ListParagraph"/>
        <w:tabs>
          <w:tab w:val="left" w:pos="3396"/>
        </w:tabs>
        <w:ind w:left="0"/>
        <w:jc w:val="both"/>
        <w:rPr>
          <w:b/>
          <w:lang w:val="id-ID"/>
        </w:rPr>
      </w:pPr>
    </w:p>
    <w:p w:rsidR="00D56051" w:rsidRPr="002E36A8" w:rsidRDefault="00D56051" w:rsidP="00D56051">
      <w:pPr>
        <w:ind w:left="900" w:hanging="900"/>
        <w:jc w:val="both"/>
        <w:rPr>
          <w:lang w:val="sv-SE"/>
        </w:rPr>
      </w:pPr>
    </w:p>
    <w:sectPr w:rsidR="00D56051" w:rsidRPr="002E36A8"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59E6" w:rsidRDefault="00DF59E6" w:rsidP="00D47E83">
      <w:r>
        <w:separator/>
      </w:r>
    </w:p>
  </w:endnote>
  <w:endnote w:type="continuationSeparator" w:id="0">
    <w:p w:rsidR="00DF59E6" w:rsidRDefault="00DF59E6"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59E6" w:rsidRDefault="00DF59E6" w:rsidP="00D47E83">
      <w:r>
        <w:separator/>
      </w:r>
    </w:p>
  </w:footnote>
  <w:footnote w:type="continuationSeparator" w:id="0">
    <w:p w:rsidR="00DF59E6" w:rsidRDefault="00DF59E6" w:rsidP="00D47E8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nsid w:val="4D7B311D"/>
    <w:multiLevelType w:val="hybridMultilevel"/>
    <w:tmpl w:val="AFA6F2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nsid w:val="67241024"/>
    <w:multiLevelType w:val="hybridMultilevel"/>
    <w:tmpl w:val="E7F663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9561887"/>
    <w:multiLevelType w:val="hybridMultilevel"/>
    <w:tmpl w:val="35BE1E3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0"/>
  </w:num>
  <w:num w:numId="3">
    <w:abstractNumId w:val="3"/>
  </w:num>
  <w:num w:numId="4">
    <w:abstractNumId w:val="1"/>
  </w:num>
  <w:num w:numId="5">
    <w:abstractNumId w:val="5"/>
  </w:num>
  <w:num w:numId="6">
    <w:abstractNumId w:val="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E83"/>
    <w:rsid w:val="00002C57"/>
    <w:rsid w:val="000107D1"/>
    <w:rsid w:val="00015296"/>
    <w:rsid w:val="000164F0"/>
    <w:rsid w:val="000479C0"/>
    <w:rsid w:val="000662FE"/>
    <w:rsid w:val="0006709B"/>
    <w:rsid w:val="00070849"/>
    <w:rsid w:val="000A2970"/>
    <w:rsid w:val="000A5B6F"/>
    <w:rsid w:val="000B4C0A"/>
    <w:rsid w:val="000C2FB0"/>
    <w:rsid w:val="000C6100"/>
    <w:rsid w:val="000C67B9"/>
    <w:rsid w:val="000D11BE"/>
    <w:rsid w:val="000D3BBF"/>
    <w:rsid w:val="001040C8"/>
    <w:rsid w:val="001242B3"/>
    <w:rsid w:val="0013379B"/>
    <w:rsid w:val="001340A9"/>
    <w:rsid w:val="00145F11"/>
    <w:rsid w:val="00157CF0"/>
    <w:rsid w:val="00174162"/>
    <w:rsid w:val="00184D2A"/>
    <w:rsid w:val="001A2559"/>
    <w:rsid w:val="001A467C"/>
    <w:rsid w:val="001F3D80"/>
    <w:rsid w:val="00202813"/>
    <w:rsid w:val="00210C45"/>
    <w:rsid w:val="00210E80"/>
    <w:rsid w:val="00220AC8"/>
    <w:rsid w:val="00241EE6"/>
    <w:rsid w:val="00253E77"/>
    <w:rsid w:val="00255D95"/>
    <w:rsid w:val="002566E3"/>
    <w:rsid w:val="002959D2"/>
    <w:rsid w:val="002B1871"/>
    <w:rsid w:val="002E0091"/>
    <w:rsid w:val="002E1B43"/>
    <w:rsid w:val="002E36A8"/>
    <w:rsid w:val="00300EE2"/>
    <w:rsid w:val="00326C2D"/>
    <w:rsid w:val="003433C5"/>
    <w:rsid w:val="00352C27"/>
    <w:rsid w:val="00380B4E"/>
    <w:rsid w:val="003921D4"/>
    <w:rsid w:val="003A0AB4"/>
    <w:rsid w:val="003B42BB"/>
    <w:rsid w:val="003C1169"/>
    <w:rsid w:val="003E0B78"/>
    <w:rsid w:val="003F0590"/>
    <w:rsid w:val="004301CF"/>
    <w:rsid w:val="00431BCC"/>
    <w:rsid w:val="00435B8A"/>
    <w:rsid w:val="00472CB3"/>
    <w:rsid w:val="00496CC9"/>
    <w:rsid w:val="004E1BEC"/>
    <w:rsid w:val="004F66F0"/>
    <w:rsid w:val="00523AE2"/>
    <w:rsid w:val="00533B85"/>
    <w:rsid w:val="00537700"/>
    <w:rsid w:val="005600AE"/>
    <w:rsid w:val="00577933"/>
    <w:rsid w:val="00590448"/>
    <w:rsid w:val="005A499C"/>
    <w:rsid w:val="005B5B40"/>
    <w:rsid w:val="005D48F7"/>
    <w:rsid w:val="0060055A"/>
    <w:rsid w:val="00620D8E"/>
    <w:rsid w:val="00621F1E"/>
    <w:rsid w:val="00627B70"/>
    <w:rsid w:val="006379AC"/>
    <w:rsid w:val="00643D6C"/>
    <w:rsid w:val="00644D53"/>
    <w:rsid w:val="006469D0"/>
    <w:rsid w:val="006879BB"/>
    <w:rsid w:val="0069212C"/>
    <w:rsid w:val="006B4BB8"/>
    <w:rsid w:val="006C68A9"/>
    <w:rsid w:val="006E52D9"/>
    <w:rsid w:val="00712D75"/>
    <w:rsid w:val="00712FB3"/>
    <w:rsid w:val="00722D3C"/>
    <w:rsid w:val="007356AC"/>
    <w:rsid w:val="007407FF"/>
    <w:rsid w:val="00743182"/>
    <w:rsid w:val="00745B80"/>
    <w:rsid w:val="007547A2"/>
    <w:rsid w:val="00757009"/>
    <w:rsid w:val="00762A71"/>
    <w:rsid w:val="00784F88"/>
    <w:rsid w:val="00793FD3"/>
    <w:rsid w:val="007A1CFC"/>
    <w:rsid w:val="007A76E7"/>
    <w:rsid w:val="007B4741"/>
    <w:rsid w:val="007C357B"/>
    <w:rsid w:val="007D1270"/>
    <w:rsid w:val="007D6967"/>
    <w:rsid w:val="007E011D"/>
    <w:rsid w:val="007F073D"/>
    <w:rsid w:val="0082012E"/>
    <w:rsid w:val="00823219"/>
    <w:rsid w:val="00835AAB"/>
    <w:rsid w:val="00875DA6"/>
    <w:rsid w:val="0088127F"/>
    <w:rsid w:val="008902B6"/>
    <w:rsid w:val="00897132"/>
    <w:rsid w:val="008B3D2F"/>
    <w:rsid w:val="008C686E"/>
    <w:rsid w:val="008E5261"/>
    <w:rsid w:val="008F0407"/>
    <w:rsid w:val="00914F2D"/>
    <w:rsid w:val="0092199E"/>
    <w:rsid w:val="0093732B"/>
    <w:rsid w:val="009446EE"/>
    <w:rsid w:val="00947842"/>
    <w:rsid w:val="00947912"/>
    <w:rsid w:val="00953A29"/>
    <w:rsid w:val="009A63DF"/>
    <w:rsid w:val="009B099F"/>
    <w:rsid w:val="009B59BA"/>
    <w:rsid w:val="009F0EB6"/>
    <w:rsid w:val="00A03ADB"/>
    <w:rsid w:val="00A10702"/>
    <w:rsid w:val="00A11E5D"/>
    <w:rsid w:val="00A142B8"/>
    <w:rsid w:val="00A1526E"/>
    <w:rsid w:val="00A157C7"/>
    <w:rsid w:val="00A44F08"/>
    <w:rsid w:val="00A7092D"/>
    <w:rsid w:val="00A7151F"/>
    <w:rsid w:val="00A81291"/>
    <w:rsid w:val="00AB0223"/>
    <w:rsid w:val="00AC4722"/>
    <w:rsid w:val="00AE50FD"/>
    <w:rsid w:val="00AF31A8"/>
    <w:rsid w:val="00AF52E9"/>
    <w:rsid w:val="00B160C2"/>
    <w:rsid w:val="00B16623"/>
    <w:rsid w:val="00B173FD"/>
    <w:rsid w:val="00B215E1"/>
    <w:rsid w:val="00B370D2"/>
    <w:rsid w:val="00B55750"/>
    <w:rsid w:val="00B60465"/>
    <w:rsid w:val="00B66C33"/>
    <w:rsid w:val="00B866CF"/>
    <w:rsid w:val="00BA2188"/>
    <w:rsid w:val="00BA3981"/>
    <w:rsid w:val="00BA3C29"/>
    <w:rsid w:val="00BB5DAF"/>
    <w:rsid w:val="00BD530C"/>
    <w:rsid w:val="00BE1D82"/>
    <w:rsid w:val="00BF0F47"/>
    <w:rsid w:val="00C11429"/>
    <w:rsid w:val="00C1448B"/>
    <w:rsid w:val="00C571C5"/>
    <w:rsid w:val="00C86DF2"/>
    <w:rsid w:val="00C906B8"/>
    <w:rsid w:val="00C9523D"/>
    <w:rsid w:val="00CA5136"/>
    <w:rsid w:val="00CA5E9F"/>
    <w:rsid w:val="00D07FA4"/>
    <w:rsid w:val="00D17467"/>
    <w:rsid w:val="00D402BD"/>
    <w:rsid w:val="00D47E83"/>
    <w:rsid w:val="00D519B5"/>
    <w:rsid w:val="00D547B4"/>
    <w:rsid w:val="00D56051"/>
    <w:rsid w:val="00D60C4F"/>
    <w:rsid w:val="00D6222B"/>
    <w:rsid w:val="00D679BC"/>
    <w:rsid w:val="00D95598"/>
    <w:rsid w:val="00DC073B"/>
    <w:rsid w:val="00DC72A8"/>
    <w:rsid w:val="00DD2F70"/>
    <w:rsid w:val="00DE00FC"/>
    <w:rsid w:val="00DE3772"/>
    <w:rsid w:val="00DF2065"/>
    <w:rsid w:val="00DF59E6"/>
    <w:rsid w:val="00E55E72"/>
    <w:rsid w:val="00E72020"/>
    <w:rsid w:val="00E76B12"/>
    <w:rsid w:val="00E81E96"/>
    <w:rsid w:val="00EA19A5"/>
    <w:rsid w:val="00EA315D"/>
    <w:rsid w:val="00EB4C0F"/>
    <w:rsid w:val="00EB613A"/>
    <w:rsid w:val="00ED3D11"/>
    <w:rsid w:val="00EE2F4B"/>
    <w:rsid w:val="00EF06A4"/>
    <w:rsid w:val="00F01578"/>
    <w:rsid w:val="00F0189D"/>
    <w:rsid w:val="00F072E1"/>
    <w:rsid w:val="00F14D80"/>
    <w:rsid w:val="00F26BEC"/>
    <w:rsid w:val="00F519CC"/>
    <w:rsid w:val="00F87A04"/>
    <w:rsid w:val="00FA1377"/>
    <w:rsid w:val="00FA453F"/>
    <w:rsid w:val="00FA569A"/>
    <w:rsid w:val="00FB50DC"/>
    <w:rsid w:val="00FC26AB"/>
    <w:rsid w:val="00FD7BDE"/>
    <w:rsid w:val="00FE36E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415862055">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C22E7003-B16D-4D48-BD73-6B9BE392DA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8</TotalTime>
  <Pages>6</Pages>
  <Words>4791</Words>
  <Characters>27314</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Windows User</cp:lastModifiedBy>
  <cp:revision>6</cp:revision>
  <cp:lastPrinted>2018-06-06T07:21:00Z</cp:lastPrinted>
  <dcterms:created xsi:type="dcterms:W3CDTF">2025-02-08T09:02:00Z</dcterms:created>
  <dcterms:modified xsi:type="dcterms:W3CDTF">2025-02-11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361ffc-000d-334f-88ee-887953643b34</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